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91A7C67" w:rsidR="0003155D" w:rsidRDefault="0017598A" w:rsidP="00AB0CC0">
      <w:r>
        <w:t xml:space="preserve">Obesity and chronically elevated </w:t>
      </w:r>
      <w:del w:id="3" w:author="Dave Bridges" w:date="2017-08-10T16:31:00Z">
        <w:r w:rsidDel="00472259">
          <w:delText xml:space="preserve">glucocorticoids are common in the US and other developed countries and </w:delText>
        </w:r>
      </w:del>
      <w:r>
        <w:t xml:space="preserve">result in similar </w:t>
      </w:r>
      <w:del w:id="4" w:author="Dave Bridges" w:date="2017-08-10T16:31:00Z">
        <w:r w:rsidR="00FC52B8" w:rsidDel="00472259">
          <w:delText>metabolic syndrome-</w:delText>
        </w:r>
        <w:r w:rsidDel="00472259">
          <w:delText xml:space="preserve">associated </w:delText>
        </w:r>
      </w:del>
      <w:r>
        <w:t xml:space="preserve">co-morbidities, but the combination of these ailments on metabolic outcomes </w:t>
      </w:r>
      <w:del w:id="5" w:author="Dave Bridges" w:date="2017-08-10T16:31:00Z">
        <w:r w:rsidDel="00472259">
          <w:delText>has not been studied</w:delText>
        </w:r>
      </w:del>
      <w:ins w:id="6" w:author="Dave Bridges" w:date="2017-08-10T16:31:00Z">
        <w:r w:rsidR="00472259">
          <w:t>is unclear</w:t>
        </w:r>
      </w:ins>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del w:id="7" w:author="Dave Bridges" w:date="2017-08-10T16:31:00Z">
        <w:r w:rsidR="006A25B6" w:rsidDel="00472259">
          <w:delText>glucocorticoid</w:delText>
        </w:r>
      </w:del>
      <w:ins w:id="8" w:author="Dave Bridges" w:date="2017-08-10T16:31:00Z">
        <w:r w:rsidR="00472259">
          <w:t>dexamethasone</w:t>
        </w:r>
      </w:ins>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1D1FC1AB" w14:textId="11D51FAF" w:rsidR="00AB0CC0" w:rsidDel="0003155D" w:rsidRDefault="00AB0CC0" w:rsidP="00AB0CC0">
      <w:pPr>
        <w:rPr>
          <w:ins w:id="9" w:author="Dave Bridges" w:date="2017-07-31T16:52:00Z"/>
          <w:del w:id="10" w:author="Microsoft Office User" w:date="2017-08-07T13:09:00Z"/>
        </w:rPr>
      </w:pPr>
    </w:p>
    <w:p w14:paraId="6AD813DC" w14:textId="77777777" w:rsidR="00AB0CC0" w:rsidRDefault="00AB0CC0">
      <w:pPr>
        <w:rPr>
          <w:ins w:id="1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1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13"/>
      <w:r w:rsidR="00A82500">
        <w:t>instances</w:t>
      </w:r>
      <w:commentRangeEnd w:id="13"/>
      <w:r w:rsidR="00281A98">
        <w:rPr>
          <w:rStyle w:val="CommentReference"/>
        </w:rPr>
        <w:commentReference w:id="1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1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1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16" w:author="Microsoft Office User" w:date="2017-08-04T11:17:00Z"/>
        </w:rPr>
      </w:pPr>
      <w:ins w:id="1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18" w:author="Microsoft Office User" w:date="2017-08-04T11:17:00Z">
        <w:r>
          <w:fldChar w:fldCharType="separate"/>
        </w:r>
      </w:ins>
      <w:r w:rsidR="00BF554F" w:rsidRPr="00BF554F">
        <w:rPr>
          <w:noProof/>
        </w:rPr>
        <w:t>(7–9)</w:t>
      </w:r>
      <w:ins w:id="1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20" w:author="Microsoft Office User" w:date="2017-08-04T11:17:00Z">
        <w:r>
          <w:fldChar w:fldCharType="separate"/>
        </w:r>
      </w:ins>
      <w:r w:rsidR="00BF554F" w:rsidRPr="00BF554F">
        <w:rPr>
          <w:noProof/>
        </w:rPr>
        <w:t>(10,11)</w:t>
      </w:r>
      <w:ins w:id="2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22" w:author="Microsoft Office User" w:date="2017-08-04T11:17:00Z">
        <w:r>
          <w:fldChar w:fldCharType="separate"/>
        </w:r>
      </w:ins>
      <w:r w:rsidR="00BF554F" w:rsidRPr="00BF554F">
        <w:rPr>
          <w:noProof/>
        </w:rPr>
        <w:t>(12,13)</w:t>
      </w:r>
      <w:ins w:id="2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24" w:author="Microsoft Office User" w:date="2017-08-04T11:17:00Z">
        <w:r>
          <w:fldChar w:fldCharType="separate"/>
        </w:r>
      </w:ins>
      <w:r w:rsidR="00BF554F" w:rsidRPr="00BF554F">
        <w:rPr>
          <w:noProof/>
        </w:rPr>
        <w:t>(14,15)</w:t>
      </w:r>
      <w:ins w:id="2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26" w:author="Microsoft Office User" w:date="2017-08-04T11:17:00Z">
        <w:r>
          <w:fldChar w:fldCharType="separate"/>
        </w:r>
      </w:ins>
      <w:r w:rsidR="00BF554F" w:rsidRPr="00BF554F">
        <w:rPr>
          <w:noProof/>
        </w:rPr>
        <w:t>(16)</w:t>
      </w:r>
      <w:ins w:id="2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8" w:author="Microsoft Office User" w:date="2017-08-04T11:17:00Z"/>
        </w:rPr>
      </w:pPr>
    </w:p>
    <w:p w14:paraId="449F1257" w14:textId="77777777" w:rsidR="00A82500" w:rsidRDefault="00A82500" w:rsidP="0048623D"/>
    <w:p w14:paraId="3DBAAC4B" w14:textId="1DD5F33D" w:rsidR="00C30018" w:rsidRDefault="00A139E3" w:rsidP="0048623D">
      <w:ins w:id="29" w:author="Dave Bridges" w:date="2017-07-31T17:18:00Z">
        <w:del w:id="30" w:author="Microsoft Office User" w:date="2017-08-04T11:23:00Z">
          <w:r w:rsidDel="006A09C3">
            <w:delText>Elevations in</w:delText>
          </w:r>
        </w:del>
      </w:ins>
      <w:del w:id="3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3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33"/>
      <w:commentRangeStart w:id="34"/>
      <w:r w:rsidR="00C15F0C">
        <w:t>NAFLD</w:t>
      </w:r>
      <w:commentRangeEnd w:id="33"/>
      <w:r w:rsidR="00322670">
        <w:rPr>
          <w:rStyle w:val="CommentReference"/>
        </w:rPr>
        <w:commentReference w:id="33"/>
      </w:r>
      <w:commentRangeEnd w:id="34"/>
      <w:r w:rsidR="000B433F">
        <w:rPr>
          <w:rStyle w:val="CommentReference"/>
        </w:rPr>
        <w:commentReference w:id="3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35"/>
      <w:commentRangeStart w:id="3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35"/>
      <w:r w:rsidR="007937AB">
        <w:rPr>
          <w:rStyle w:val="CommentReference"/>
        </w:rPr>
        <w:commentReference w:id="35"/>
      </w:r>
      <w:commentRangeEnd w:id="36"/>
      <w:r w:rsidR="00DB12BD">
        <w:rPr>
          <w:rStyle w:val="CommentReference"/>
        </w:rPr>
        <w:commentReference w:id="3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7" w:author="Microsoft Office User" w:date="2017-08-04T11:29:00Z">
        <w:r w:rsidR="009E5B00" w:rsidDel="00F064C8">
          <w:delText xml:space="preserve"> with no apparent change in </w:delText>
        </w:r>
        <w:commentRangeStart w:id="38"/>
        <w:commentRangeStart w:id="39"/>
        <w:r w:rsidR="009E5B00" w:rsidDel="00F064C8">
          <w:delText>muscle insulin signaling</w:delText>
        </w:r>
        <w:commentRangeEnd w:id="38"/>
        <w:r w:rsidR="009E5B00" w:rsidDel="00F064C8">
          <w:rPr>
            <w:rStyle w:val="CommentReference"/>
          </w:rPr>
          <w:commentReference w:id="38"/>
        </w:r>
        <w:commentRangeEnd w:id="39"/>
        <w:r w:rsidR="00277EDC" w:rsidDel="00F064C8">
          <w:rPr>
            <w:rStyle w:val="CommentReference"/>
          </w:rPr>
          <w:commentReference w:id="3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40"/>
      <w:commentRangeStart w:id="4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40"/>
      <w:r w:rsidR="00240C1C" w:rsidRPr="00F7444B">
        <w:rPr>
          <w:rStyle w:val="CommentReference"/>
          <w:sz w:val="24"/>
          <w:szCs w:val="24"/>
        </w:rPr>
        <w:commentReference w:id="40"/>
      </w:r>
      <w:commentRangeEnd w:id="41"/>
      <w:r>
        <w:rPr>
          <w:rStyle w:val="CommentReference"/>
        </w:rPr>
        <w:commentReference w:id="41"/>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w:t>
      </w:r>
      <w:r w:rsidR="00A9523A" w:rsidRPr="004B1467">
        <w:rPr>
          <w:rFonts w:cs="Times New Roman"/>
        </w:rPr>
        <w:lastRenderedPageBreak/>
        <w:t>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42" w:author="Dave Bridges" w:date="2017-07-31T17:31:00Z">
        <w:r>
          <w:t xml:space="preserve">  Conscious glucose clamps were performed as described </w:t>
        </w:r>
        <w:commentRangeStart w:id="43"/>
        <w:r>
          <w:t>in</w:t>
        </w:r>
        <w:commentRangeEnd w:id="43"/>
        <w:r>
          <w:rPr>
            <w:rStyle w:val="CommentReference"/>
          </w:rPr>
          <w:commentReference w:id="43"/>
        </w:r>
        <w:r>
          <w:t xml:space="preserve"> </w:t>
        </w:r>
      </w:ins>
    </w:p>
    <w:p w14:paraId="5EE9F481" w14:textId="77777777" w:rsidR="004B1467" w:rsidRDefault="004B1467" w:rsidP="009C4CFA">
      <w:pPr>
        <w:rPr>
          <w:ins w:id="4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4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4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4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4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49" w:author="Microsoft Office User" w:date="2017-08-08T14:05:00Z">
        <w:r w:rsidR="00281590">
          <w:rPr>
            <w:color w:val="000000" w:themeColor="text1"/>
          </w:rPr>
          <w:t>Cells were switched to a</w:t>
        </w:r>
      </w:ins>
      <w:del w:id="5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5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52"/>
      <w:r w:rsidR="00B90861" w:rsidRPr="009C4CFA">
        <w:rPr>
          <w:color w:val="000000" w:themeColor="text1"/>
        </w:rPr>
        <w:t>dexamethasone</w:t>
      </w:r>
      <w:commentRangeEnd w:id="52"/>
      <w:r w:rsidR="00B90861">
        <w:rPr>
          <w:rStyle w:val="CommentReference"/>
        </w:rPr>
        <w:commentReference w:id="5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5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54" w:author="Microsoft Office User" w:date="2017-08-08T14:04:00Z">
        <w:r w:rsidR="00B90861" w:rsidRPr="005354F7" w:rsidDel="00281590">
          <w:rPr>
            <w:rFonts w:cs="Helvetica"/>
            <w:color w:val="1C1C1C"/>
          </w:rPr>
          <w:delText xml:space="preserve"> </w:delText>
        </w:r>
      </w:del>
      <w:del w:id="5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5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5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58" w:author="Microsoft Office User" w:date="2017-08-08T13:37:00Z">
        <w:r w:rsidR="0011365C">
          <w:rPr>
            <w:rFonts w:cs="Helvetica"/>
            <w:color w:val="1C1C1C"/>
          </w:rPr>
          <w:t xml:space="preserve"> and </w:t>
        </w:r>
      </w:ins>
      <w:del w:id="5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0" w:author="Microsoft Office User" w:date="2017-08-08T13:37:00Z">
        <w:r w:rsidR="0011365C">
          <w:rPr>
            <w:rFonts w:cs="Helvetica"/>
            <w:color w:val="1C1C1C"/>
          </w:rPr>
          <w:t xml:space="preserve"> ethanol</w:t>
        </w:r>
      </w:ins>
      <w:ins w:id="61" w:author="Microsoft Office User" w:date="2017-08-08T13:38:00Z">
        <w:r w:rsidR="0011365C">
          <w:rPr>
            <w:rFonts w:cs="Helvetica"/>
            <w:color w:val="1C1C1C"/>
          </w:rPr>
          <w:t xml:space="preserve"> (vehicle)</w:t>
        </w:r>
      </w:ins>
      <w:ins w:id="62" w:author="Microsoft Office User" w:date="2017-08-08T13:37:00Z">
        <w:r w:rsidR="0011365C">
          <w:rPr>
            <w:rFonts w:cs="Helvetica"/>
            <w:color w:val="1C1C1C"/>
          </w:rPr>
          <w:t xml:space="preserve"> or</w:t>
        </w:r>
      </w:ins>
      <w:r w:rsidR="005B3B55" w:rsidRPr="004B1467">
        <w:rPr>
          <w:rFonts w:cs="Helvetica"/>
          <w:color w:val="1C1C1C"/>
        </w:rPr>
        <w:t xml:space="preserve"> </w:t>
      </w:r>
      <w:del w:id="6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6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65"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6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6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6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70"/>
      <w:r w:rsidR="00131C99">
        <w:rPr>
          <w:rFonts w:eastAsia="Times New Roman" w:cs="Times New Roman"/>
          <w:color w:val="252525"/>
          <w:szCs w:val="21"/>
          <w:shd w:val="clear" w:color="auto" w:fill="FFFFFF"/>
        </w:rPr>
        <w:t>(</w:t>
      </w:r>
      <w:ins w:id="7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0"/>
      <w:r w:rsidR="00131C99">
        <w:rPr>
          <w:rStyle w:val="CommentReference"/>
        </w:rPr>
        <w:commentReference w:id="7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7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7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74"/>
      <w:commentRangeStart w:id="75"/>
      <w:r>
        <w:t>t</w:t>
      </w:r>
      <w:del w:id="76" w:author="Microsoft Office User" w:date="2017-08-08T13:41:00Z">
        <w:r w:rsidDel="005C636B">
          <w:delText>richrome</w:delText>
        </w:r>
        <w:commentRangeEnd w:id="74"/>
        <w:r w:rsidR="005354F7" w:rsidDel="005C636B">
          <w:rPr>
            <w:rStyle w:val="CommentReference"/>
          </w:rPr>
          <w:commentReference w:id="74"/>
        </w:r>
        <w:commentRangeEnd w:id="75"/>
        <w:r w:rsidR="007D5D9F" w:rsidDel="005C636B">
          <w:rPr>
            <w:rStyle w:val="CommentReference"/>
          </w:rPr>
          <w:commentReference w:id="7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77" w:author="Dave Bridges" w:date="2017-07-31T17:35:00Z"/>
        </w:rPr>
      </w:pPr>
    </w:p>
    <w:p w14:paraId="48658E05" w14:textId="4D66A76B" w:rsidR="00833B9D" w:rsidRDefault="00642BDD" w:rsidP="009C4CFA">
      <w:pPr>
        <w:rPr>
          <w:ins w:id="7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79"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0"/>
      <w:r w:rsidR="00D6022E" w:rsidRPr="009C4CFA">
        <w:rPr>
          <w:rFonts w:cs="Times New Roman"/>
          <w:i/>
        </w:rPr>
        <w:t>Actb</w:t>
      </w:r>
      <w:commentRangeEnd w:id="80"/>
      <w:r w:rsidR="00D6022E">
        <w:rPr>
          <w:rStyle w:val="CommentReference"/>
        </w:rPr>
        <w:commentReference w:id="80"/>
      </w:r>
      <w:r w:rsidR="00D6022E" w:rsidRPr="005354F7">
        <w:rPr>
          <w:rFonts w:cs="Times New Roman"/>
        </w:rPr>
        <w:t xml:space="preserve"> </w:t>
      </w:r>
      <w:r w:rsidR="005354F7">
        <w:rPr>
          <w:rFonts w:cs="Times New Roman"/>
        </w:rPr>
        <w:t>after evaluation of several reference genes</w:t>
      </w:r>
      <w:ins w:id="81" w:author="Microsoft Office User" w:date="2017-08-04T11:35:00Z">
        <w:r w:rsidR="009C4CFA">
          <w:rPr>
            <w:rFonts w:cs="Times New Roman"/>
          </w:rPr>
          <w:t xml:space="preserve"> </w:t>
        </w:r>
      </w:ins>
      <w:r w:rsidR="00D6022E" w:rsidRPr="005354F7">
        <w:rPr>
          <w:rFonts w:cs="Times New Roman"/>
        </w:rPr>
        <w:t>(</w:t>
      </w:r>
      <w:commentRangeStart w:id="82"/>
      <w:r w:rsidR="00D6022E" w:rsidRPr="005354F7">
        <w:rPr>
          <w:rFonts w:cs="Times New Roman"/>
        </w:rPr>
        <w:t>Table</w:t>
      </w:r>
      <w:commentRangeEnd w:id="82"/>
      <w:r w:rsidR="00D6022E">
        <w:rPr>
          <w:rStyle w:val="CommentReference"/>
        </w:rPr>
        <w:commentReference w:id="8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3"/>
      <w:commentRangeStart w:id="8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3"/>
      <w:r>
        <w:rPr>
          <w:rStyle w:val="CommentReference"/>
        </w:rPr>
        <w:commentReference w:id="83"/>
      </w:r>
      <w:commentRangeEnd w:id="84"/>
      <w:r w:rsidR="005354F7">
        <w:rPr>
          <w:rStyle w:val="CommentReference"/>
        </w:rPr>
        <w:commentReference w:id="8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5"/>
      <w:r w:rsidRPr="00DE6E98">
        <w:rPr>
          <w:rFonts w:eastAsia="Times New Roman" w:cs="Times New Roman"/>
          <w:color w:val="000000"/>
          <w:shd w:val="clear" w:color="auto" w:fill="FFFFFF"/>
        </w:rPr>
        <w:t>(LiCOR).</w:t>
      </w:r>
      <w:commentRangeEnd w:id="85"/>
      <w:r w:rsidR="00E23AC2">
        <w:rPr>
          <w:rStyle w:val="CommentReference"/>
        </w:rPr>
        <w:commentReference w:id="8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6"/>
      <w:commentRangeStart w:id="8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commentRangeEnd w:id="87"/>
      <w:r w:rsidR="007D5D9F">
        <w:rPr>
          <w:rStyle w:val="CommentReference"/>
        </w:rPr>
        <w:commentReference w:id="8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w:t>
        </w:r>
      </w:ins>
      <w:ins w:id="8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90" w:author="Microsoft Office User" w:date="2017-08-09T11:46:00Z">
        <w:r w:rsidR="00960D10">
          <w:fldChar w:fldCharType="end"/>
        </w:r>
      </w:ins>
      <w:ins w:id="91" w:author="Dave Bridges" w:date="2017-07-31T20:17:00Z">
        <w:del w:id="92" w:author="Microsoft Office User" w:date="2017-08-09T11:46:00Z">
          <w:r w:rsidR="00F55C38" w:rsidDel="00960D10">
            <w:delText>(</w:delText>
          </w:r>
        </w:del>
      </w:ins>
      <w:ins w:id="93" w:author="Dave Bridges" w:date="2017-07-31T17:40:00Z">
        <w:del w:id="94" w:author="Microsoft Office User" w:date="2017-08-09T11:46:00Z">
          <w:r w:rsidR="00E72723" w:rsidRPr="00102275" w:rsidDel="00960D10">
            <w:rPr>
              <w:noProof/>
            </w:rPr>
            <w:delText>22)</w:delText>
          </w:r>
        </w:del>
      </w:ins>
      <w:ins w:id="9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r w:rsidR="00F83E6F">
        <w:t xml:space="preserve">glucose </w:t>
      </w:r>
      <w:r w:rsidR="00DA2A9C">
        <w:t>infusion rate was</w:t>
      </w:r>
      <w:r w:rsidR="003F1693">
        <w:t xml:space="preserve"> </w:t>
      </w:r>
      <w:commentRangeStart w:id="96"/>
      <w:commentRangeStart w:id="97"/>
      <w:r w:rsidR="00F83E6F">
        <w:t xml:space="preserve">39%  </w:t>
      </w:r>
      <w:r w:rsidR="004E0CEB">
        <w:rPr>
          <w:rStyle w:val="CommentReference"/>
        </w:rPr>
        <w:commentReference w:id="98"/>
      </w:r>
      <w:commentRangeEnd w:id="96"/>
      <w:r w:rsidR="00A7582B">
        <w:rPr>
          <w:rStyle w:val="CommentReference"/>
        </w:rPr>
        <w:commentReference w:id="96"/>
      </w:r>
      <w:commentRangeEnd w:id="97"/>
      <w:r w:rsidR="00D9267D">
        <w:rPr>
          <w:rStyle w:val="CommentReference"/>
        </w:rPr>
        <w:commentReference w:id="97"/>
      </w:r>
      <w:r w:rsidR="00DA2A9C">
        <w:t xml:space="preserve">lower </w:t>
      </w:r>
      <w:r w:rsidR="00B77F49">
        <w:t xml:space="preserve">in obese dexamethasone-treated mice when compared to obese controls </w:t>
      </w:r>
      <w:r w:rsidR="00D9267D">
        <w:t xml:space="preserve">indicating insulin resistance </w:t>
      </w:r>
      <w:r w:rsidR="00F83E6F">
        <w:t xml:space="preserve">at euglycemia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9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0"/>
      <w:r w:rsidR="00E25306">
        <w:t>5</w:t>
      </w:r>
      <w:r w:rsidR="00B34443">
        <w:t xml:space="preserve">-fold </w:t>
      </w:r>
      <w:commentRangeEnd w:id="100"/>
      <w:r w:rsidR="00146EBC">
        <w:rPr>
          <w:rStyle w:val="CommentReference"/>
        </w:rPr>
        <w:commentReference w:id="10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01"/>
      <w:r w:rsidR="00624A74">
        <w:t>1G</w:t>
      </w:r>
      <w:commentRangeEnd w:id="101"/>
      <w:r w:rsidR="00A6431D">
        <w:rPr>
          <w:rStyle w:val="CommentReference"/>
        </w:rPr>
        <w:commentReference w:id="10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2"/>
      <w:r w:rsidR="00976FAB">
        <w:t>Figure</w:t>
      </w:r>
      <w:commentRangeEnd w:id="102"/>
      <w:r w:rsidR="000B0A44">
        <w:rPr>
          <w:rStyle w:val="CommentReference"/>
        </w:rPr>
        <w:commentReference w:id="10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302B389"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ins w:id="103" w:author="Dave Bridges" w:date="2017-08-10T16:33:00Z">
        <w:r w:rsidR="000243F3">
          <w:t>8</w:t>
        </w:r>
      </w:ins>
      <w:del w:id="104" w:author="Dave Bridges" w:date="2017-08-10T16:33:00Z">
        <w:r w:rsidR="002874F0" w:rsidDel="000243F3">
          <w:delText>77</w:delText>
        </w:r>
      </w:del>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05"/>
      <w:r>
        <w:t xml:space="preserve">evaluated body mass </w:t>
      </w:r>
      <w:commentRangeEnd w:id="105"/>
      <w:r w:rsidR="00255829">
        <w:rPr>
          <w:rStyle w:val="CommentReference"/>
        </w:rPr>
        <w:commentReference w:id="105"/>
      </w:r>
      <w:r>
        <w:t>in mice via EchoMRI. Contrary to expectations, we observed reductions in fat mass in the HFD-fed dexamethasone treated group (</w:t>
      </w:r>
      <w:commentRangeStart w:id="106"/>
      <w:r>
        <w:t>Figure</w:t>
      </w:r>
      <w:commentRangeEnd w:id="106"/>
      <w:r w:rsidR="00E2033A">
        <w:rPr>
          <w:rStyle w:val="CommentReference"/>
        </w:rPr>
        <w:commentReference w:id="106"/>
      </w:r>
      <w:r>
        <w:t xml:space="preserve"> 3A,B).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and epididymal adipose tissue</w:t>
      </w:r>
      <w:r w:rsidR="007F7779">
        <w:t xml:space="preserve"> (59% reduced) from the HFD-fed animals</w:t>
      </w:r>
      <w:r w:rsidR="00E2033A">
        <w:t xml:space="preserve"> (</w:t>
      </w:r>
      <w:commentRangeStart w:id="107"/>
      <w:r w:rsidR="00E2033A">
        <w:t>F</w:t>
      </w:r>
      <w:r>
        <w:t>igure</w:t>
      </w:r>
      <w:commentRangeEnd w:id="107"/>
      <w:r w:rsidR="00E2033A">
        <w:rPr>
          <w:rStyle w:val="CommentReference"/>
        </w:rPr>
        <w:commentReference w:id="107"/>
      </w:r>
      <w:r>
        <w:t xml:space="preserve"> 3C). There was no </w:t>
      </w:r>
      <w:r w:rsidR="007F7779">
        <w:t xml:space="preserve">significant reduction </w:t>
      </w:r>
      <w:r>
        <w:t>in fat mas</w:t>
      </w:r>
      <w:r w:rsidR="00A51C76">
        <w:t>s</w:t>
      </w:r>
      <w:r w:rsidR="00D4046E">
        <w:t>, either by MRI or dissection weights of iWAT or eWAT</w:t>
      </w:r>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08"/>
      <w:r w:rsidR="00567887">
        <w:t>consumption</w:t>
      </w:r>
      <w:commentRangeEnd w:id="108"/>
      <w:r w:rsidR="005A7212">
        <w:t xml:space="preserve"> throughout this study</w:t>
      </w:r>
      <w:r w:rsidR="00567887">
        <w:rPr>
          <w:rStyle w:val="CommentReference"/>
        </w:rPr>
        <w:commentReference w:id="108"/>
      </w:r>
      <w:r>
        <w:t xml:space="preserve"> (</w:t>
      </w:r>
      <w:commentRangeStart w:id="109"/>
      <w:r>
        <w:t>Figure</w:t>
      </w:r>
      <w:commentRangeEnd w:id="109"/>
      <w:r w:rsidR="00E2033A">
        <w:rPr>
          <w:rStyle w:val="CommentReference"/>
        </w:rPr>
        <w:commentReference w:id="109"/>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0"/>
      <w:commentRangeStart w:id="111"/>
      <w:r w:rsidRPr="00481EB2">
        <w:rPr>
          <w:color w:val="2E74B5" w:themeColor="accent1" w:themeShade="BF"/>
          <w:sz w:val="32"/>
          <w:szCs w:val="32"/>
        </w:rPr>
        <w:t>Increased</w:t>
      </w:r>
      <w:commentRangeEnd w:id="110"/>
      <w:r w:rsidR="00A979ED">
        <w:rPr>
          <w:rStyle w:val="CommentReference"/>
        </w:rPr>
        <w:commentReference w:id="110"/>
      </w:r>
      <w:commentRangeEnd w:id="111"/>
      <w:r w:rsidR="00EE515D">
        <w:rPr>
          <w:rStyle w:val="CommentReference"/>
        </w:rPr>
        <w:commentReference w:id="111"/>
      </w:r>
      <w:r w:rsidRPr="00481EB2">
        <w:rPr>
          <w:color w:val="2E74B5" w:themeColor="accent1" w:themeShade="BF"/>
          <w:sz w:val="32"/>
          <w:szCs w:val="32"/>
        </w:rPr>
        <w:t xml:space="preserve"> Lipolysis</w:t>
      </w:r>
    </w:p>
    <w:p w14:paraId="2CEB1620" w14:textId="7767F136"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2"/>
      <w:r w:rsidR="008C3E9A">
        <w:rPr>
          <w:color w:val="000000" w:themeColor="text1"/>
        </w:rPr>
        <w:t>NAFLD</w:t>
      </w:r>
      <w:commentRangeEnd w:id="112"/>
      <w:r w:rsidR="00DD4CD8">
        <w:rPr>
          <w:rStyle w:val="CommentReference"/>
        </w:rPr>
        <w:commentReference w:id="11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del w:id="113" w:author="Dave Bridges" w:date="2017-08-10T16:41:00Z">
        <w:r w:rsidR="003E7C21" w:rsidDel="00390987">
          <w:rPr>
            <w:color w:val="000000" w:themeColor="text1"/>
          </w:rPr>
          <w:delText>either kept in media alone</w:delText>
        </w:r>
      </w:del>
      <w:ins w:id="114" w:author="Dave Bridges" w:date="2017-08-10T16:41:00Z">
        <w:r w:rsidR="00390987">
          <w:rPr>
            <w:color w:val="000000" w:themeColor="text1"/>
          </w:rPr>
          <w:t>undifferentiated</w:t>
        </w:r>
      </w:ins>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w:t>
      </w:r>
      <w:del w:id="115" w:author="Dave Bridges" w:date="2017-08-10T17:14:00Z">
        <w:r w:rsidR="00E00C8F" w:rsidDel="00A41E22">
          <w:rPr>
            <w:color w:val="000000" w:themeColor="text1"/>
          </w:rPr>
          <w:delText>a</w:delText>
        </w:r>
      </w:del>
      <w:r w:rsidR="00E00C8F">
        <w:rPr>
          <w:color w:val="000000" w:themeColor="text1"/>
        </w:rPr>
        <w:t>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6"/>
      <w:r w:rsidR="00A14D1A">
        <w:rPr>
          <w:color w:val="000000" w:themeColor="text1"/>
        </w:rPr>
        <w:t>p</w:t>
      </w:r>
      <w:commentRangeEnd w:id="116"/>
      <w:r w:rsidR="00A14D1A">
        <w:rPr>
          <w:rStyle w:val="CommentReference"/>
        </w:rPr>
        <w:commentReference w:id="116"/>
      </w:r>
      <w:r w:rsidR="00A14D1A">
        <w:rPr>
          <w:color w:val="000000" w:themeColor="text1"/>
        </w:rPr>
        <w:t>=)</w:t>
      </w:r>
      <w:r w:rsidR="00E00C8F">
        <w:rPr>
          <w:color w:val="000000" w:themeColor="text1"/>
        </w:rPr>
        <w:t xml:space="preserve"> and</w:t>
      </w:r>
      <w:ins w:id="117" w:author="Dave Bridges" w:date="2017-08-10T17:11:00Z">
        <w:r w:rsidR="00200AAF">
          <w:rPr>
            <w:color w:val="000000" w:themeColor="text1"/>
          </w:rPr>
          <w:t xml:space="preserve"> a 71%</w:t>
        </w:r>
      </w:ins>
      <w:r w:rsidR="00E00C8F">
        <w:rPr>
          <w:color w:val="000000" w:themeColor="text1"/>
        </w:rPr>
        <w:t xml:space="preserve"> increase</w:t>
      </w:r>
      <w:ins w:id="118" w:author="Dave Bridges" w:date="2017-08-10T17:12:00Z">
        <w:r w:rsidR="00200AAF">
          <w:rPr>
            <w:color w:val="000000" w:themeColor="text1"/>
          </w:rPr>
          <w:t xml:space="preserve"> in the amount of</w:t>
        </w:r>
      </w:ins>
      <w:del w:id="119" w:author="Dave Bridges" w:date="2017-08-10T17:12:00Z">
        <w:r w:rsidR="00E00C8F" w:rsidDel="00200AAF">
          <w:rPr>
            <w:color w:val="000000" w:themeColor="text1"/>
          </w:rPr>
          <w:delText>d</w:delText>
        </w:r>
      </w:del>
      <w:r w:rsidR="00E00C8F">
        <w:rPr>
          <w:color w:val="000000" w:themeColor="text1"/>
        </w:rPr>
        <w:t xml:space="preserve"> glycerol </w:t>
      </w:r>
      <w:del w:id="120" w:author="Dave Bridges" w:date="2017-08-10T17:12:00Z">
        <w:r w:rsidR="00E00C8F" w:rsidDel="00200AAF">
          <w:rPr>
            <w:color w:val="000000" w:themeColor="text1"/>
          </w:rPr>
          <w:delText xml:space="preserve">release </w:delText>
        </w:r>
      </w:del>
      <w:r w:rsidR="00E00C8F">
        <w:rPr>
          <w:color w:val="000000" w:themeColor="text1"/>
        </w:rPr>
        <w:t>in</w:t>
      </w:r>
      <w:del w:id="121" w:author="Dave Bridges" w:date="2017-08-10T17:12:00Z">
        <w:r w:rsidR="00E00C8F" w:rsidDel="00200AAF">
          <w:rPr>
            <w:color w:val="000000" w:themeColor="text1"/>
          </w:rPr>
          <w:delText>to</w:delText>
        </w:r>
      </w:del>
      <w:r w:rsidR="00E00C8F">
        <w:rPr>
          <w:color w:val="000000" w:themeColor="text1"/>
        </w:rPr>
        <w:t xml:space="preserve"> the media</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ins w:id="123" w:author="Dave Bridges" w:date="2017-08-10T17:12:00Z">
        <w:r w:rsidR="000D0E93">
          <w:rPr>
            <w:color w:val="000000" w:themeColor="text1"/>
          </w:rPr>
          <w:t>0.00</w:t>
        </w:r>
        <w:r w:rsidR="009F4B82">
          <w:rPr>
            <w:color w:val="000000" w:themeColor="text1"/>
          </w:rPr>
          <w:t>1</w:t>
        </w:r>
      </w:ins>
      <w:r w:rsidR="00A14D1A">
        <w:rPr>
          <w:color w:val="000000" w:themeColor="text1"/>
        </w:rPr>
        <w:t>)</w:t>
      </w:r>
      <w:r w:rsidR="00E00C8F">
        <w:rPr>
          <w:color w:val="000000" w:themeColor="text1"/>
        </w:rPr>
        <w:t xml:space="preserve">, </w:t>
      </w:r>
      <w:del w:id="124" w:author="Dave Bridges" w:date="2017-08-10T17:12:00Z">
        <w:r w:rsidR="00E00C8F" w:rsidDel="009F4B82">
          <w:rPr>
            <w:color w:val="000000" w:themeColor="text1"/>
          </w:rPr>
          <w:delText xml:space="preserve">indicating </w:delText>
        </w:r>
      </w:del>
      <w:ins w:id="125" w:author="Dave Bridges" w:date="2017-08-10T17:12:00Z">
        <w:r w:rsidR="009F4B82">
          <w:rPr>
            <w:color w:val="000000" w:themeColor="text1"/>
          </w:rPr>
          <w:t xml:space="preserve">suggesting </w:t>
        </w:r>
      </w:ins>
      <w:r w:rsidR="00E00C8F">
        <w:rPr>
          <w:color w:val="000000" w:themeColor="text1"/>
        </w:rPr>
        <w:t>increased lipolysis</w:t>
      </w:r>
      <w:r w:rsidR="004E4E85">
        <w:rPr>
          <w:color w:val="000000" w:themeColor="text1"/>
        </w:rPr>
        <w:t xml:space="preserve"> (Figure 4</w:t>
      </w:r>
      <w:del w:id="126" w:author="Dave Bridges" w:date="2017-08-10T17:26:00Z">
        <w:r w:rsidR="00B53A40" w:rsidDel="003F0676">
          <w:rPr>
            <w:color w:val="000000" w:themeColor="text1"/>
          </w:rPr>
          <w:delText xml:space="preserve"> </w:delText>
        </w:r>
        <w:r w:rsidR="00B06214" w:rsidDel="003F0676">
          <w:rPr>
            <w:color w:val="000000" w:themeColor="text1"/>
          </w:rPr>
          <w:delText>A</w:delText>
        </w:r>
      </w:del>
      <w:r w:rsidR="00B06214">
        <w:rPr>
          <w:color w:val="000000" w:themeColor="text1"/>
        </w:rPr>
        <w:t>B</w:t>
      </w:r>
      <w:r w:rsidR="004E4E85">
        <w:rPr>
          <w:color w:val="000000" w:themeColor="text1"/>
        </w:rPr>
        <w:t>)</w:t>
      </w:r>
      <w:r w:rsidR="00E00C8F">
        <w:rPr>
          <w:color w:val="000000" w:themeColor="text1"/>
        </w:rPr>
        <w:t xml:space="preserve">. </w:t>
      </w:r>
      <w:del w:id="127" w:author="Dave Bridges" w:date="2017-08-10T17:13:00Z">
        <w:r w:rsidR="00E00C8F" w:rsidDel="001944F8">
          <w:rPr>
            <w:color w:val="000000" w:themeColor="text1"/>
          </w:rPr>
          <w:delText>To assess this further, we measured lipolytic enzyme mRNA and protein expression levels in these cells</w:delText>
        </w:r>
        <w:r w:rsidR="00E759C3" w:rsidDel="001944F8">
          <w:rPr>
            <w:color w:val="000000" w:themeColor="text1"/>
          </w:rPr>
          <w:delText xml:space="preserve"> (</w:delText>
        </w:r>
        <w:r w:rsidDel="001944F8">
          <w:rPr>
            <w:color w:val="000000" w:themeColor="text1"/>
          </w:rPr>
          <w:delText>F</w:delText>
        </w:r>
        <w:r w:rsidR="00E759C3" w:rsidDel="001944F8">
          <w:rPr>
            <w:color w:val="000000" w:themeColor="text1"/>
          </w:rPr>
          <w:delText>igure</w:delText>
        </w:r>
        <w:r w:rsidR="007D159C" w:rsidDel="001944F8">
          <w:rPr>
            <w:color w:val="000000" w:themeColor="text1"/>
          </w:rPr>
          <w:delText xml:space="preserve"> 4</w:delText>
        </w:r>
        <w:r w:rsidR="00B53A40" w:rsidDel="001944F8">
          <w:rPr>
            <w:color w:val="000000" w:themeColor="text1"/>
          </w:rPr>
          <w:delText xml:space="preserve"> </w:delText>
        </w:r>
        <w:r w:rsidR="00B06214" w:rsidDel="001944F8">
          <w:rPr>
            <w:color w:val="000000" w:themeColor="text1"/>
          </w:rPr>
          <w:delText>C,D</w:delText>
        </w:r>
        <w:r w:rsidR="00E759C3" w:rsidDel="001944F8">
          <w:rPr>
            <w:color w:val="000000" w:themeColor="text1"/>
          </w:rPr>
          <w:delText>)</w:delText>
        </w:r>
        <w:r w:rsidR="00EA22A1" w:rsidDel="001944F8">
          <w:rPr>
            <w:color w:val="000000" w:themeColor="text1"/>
          </w:rPr>
          <w:delText xml:space="preserve">. </w:delText>
        </w:r>
      </w:del>
      <w:ins w:id="128" w:author="Dave Bridges" w:date="2017-08-10T17:12:00Z">
        <w:r w:rsidR="001944F8">
          <w:rPr>
            <w:color w:val="000000" w:themeColor="text1"/>
          </w:rPr>
          <w:t xml:space="preserve">In order to identify a potential GR-dependent lipolytic target we evaluated the levels of ATGL, the rate limiting enzyme in lipolysis.  </w:t>
        </w:r>
      </w:ins>
      <w:r w:rsidR="00EA22A1">
        <w:rPr>
          <w:color w:val="000000" w:themeColor="text1"/>
        </w:rPr>
        <w:t xml:space="preserve">Expression of </w:t>
      </w:r>
      <w:commentRangeStart w:id="129"/>
      <w:r w:rsidR="00EA22A1">
        <w:rPr>
          <w:color w:val="000000" w:themeColor="text1"/>
        </w:rPr>
        <w:t>ATGL</w:t>
      </w:r>
      <w:commentRangeEnd w:id="129"/>
      <w:r w:rsidR="00834FC4">
        <w:rPr>
          <w:rStyle w:val="CommentReference"/>
        </w:rPr>
        <w:commentReference w:id="129"/>
      </w:r>
      <w:r w:rsidR="00E00C8F">
        <w:rPr>
          <w:color w:val="000000" w:themeColor="text1"/>
        </w:rPr>
        <w:t xml:space="preserve"> (encoded by</w:t>
      </w:r>
      <w:ins w:id="130" w:author="Dave Bridges" w:date="2017-08-10T17:14:00Z">
        <w:r w:rsidR="00B90019">
          <w:rPr>
            <w:color w:val="000000" w:themeColor="text1"/>
          </w:rPr>
          <w:t xml:space="preserve"> the</w:t>
        </w:r>
      </w:ins>
      <w:r w:rsidR="00E00C8F">
        <w:rPr>
          <w:color w:val="000000" w:themeColor="text1"/>
        </w:rPr>
        <w:t xml:space="preserve"> </w:t>
      </w:r>
      <w:r w:rsidR="00E00C8F" w:rsidRPr="00E00C8F">
        <w:rPr>
          <w:i/>
          <w:color w:val="000000" w:themeColor="text1"/>
        </w:rPr>
        <w:t>Pnpla2</w:t>
      </w:r>
      <w:ins w:id="131" w:author="Dave Bridges" w:date="2017-08-10T17:14:00Z">
        <w:r w:rsidR="00B90019">
          <w:rPr>
            <w:i/>
            <w:color w:val="000000" w:themeColor="text1"/>
          </w:rPr>
          <w:t xml:space="preserve"> </w:t>
        </w:r>
        <w:r w:rsidR="00B90019">
          <w:rPr>
            <w:color w:val="000000" w:themeColor="text1"/>
          </w:rPr>
          <w:t>gene</w:t>
        </w:r>
      </w:ins>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2"/>
      <w:r w:rsidR="00D76442">
        <w:rPr>
          <w:color w:val="000000" w:themeColor="text1"/>
        </w:rPr>
        <w:t>treatment</w:t>
      </w:r>
      <w:commentRangeEnd w:id="132"/>
      <w:r w:rsidR="00372F30">
        <w:rPr>
          <w:rStyle w:val="CommentReference"/>
        </w:rPr>
        <w:commentReference w:id="13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3"/>
      <w:del w:id="134" w:author="Dave Bridges" w:date="2017-08-11T10:01:00Z">
        <w:r w:rsidR="003A5F27" w:rsidDel="007C0C14">
          <w:rPr>
            <w:color w:val="000000" w:themeColor="text1"/>
          </w:rPr>
          <w:delText>p</w:delText>
        </w:r>
        <w:commentRangeEnd w:id="133"/>
        <w:r w:rsidR="003A5F27" w:rsidDel="007C0C14">
          <w:rPr>
            <w:rStyle w:val="CommentReference"/>
          </w:rPr>
          <w:commentReference w:id="133"/>
        </w:r>
        <w:r w:rsidR="003A5F27" w:rsidDel="007C0C14">
          <w:rPr>
            <w:color w:val="000000" w:themeColor="text1"/>
          </w:rPr>
          <w:delText>=</w:delText>
        </w:r>
        <w:r w:rsidDel="007C0C14">
          <w:rPr>
            <w:color w:val="000000" w:themeColor="text1"/>
          </w:rPr>
          <w:delText xml:space="preserve">; </w:delText>
        </w:r>
      </w:del>
      <w:commentRangeStart w:id="135"/>
      <w:del w:id="136" w:author="Dave Bridges" w:date="2017-08-11T10:00:00Z">
        <w:r w:rsidDel="007C0C14">
          <w:rPr>
            <w:color w:val="000000" w:themeColor="text1"/>
          </w:rPr>
          <w:delText xml:space="preserve">XX </w:delText>
        </w:r>
      </w:del>
      <w:commentRangeEnd w:id="135"/>
      <w:ins w:id="137" w:author="Dave Bridges" w:date="2017-08-11T10:00:00Z">
        <w:r w:rsidR="007C0C14">
          <w:rPr>
            <w:color w:val="000000" w:themeColor="text1"/>
          </w:rPr>
          <w:t xml:space="preserve">2.7 </w:t>
        </w:r>
      </w:ins>
      <w:r>
        <w:rPr>
          <w:rStyle w:val="CommentReference"/>
        </w:rPr>
        <w:commentReference w:id="135"/>
      </w:r>
      <w:r>
        <w:rPr>
          <w:color w:val="000000" w:themeColor="text1"/>
        </w:rPr>
        <w:t>fold</w:t>
      </w:r>
      <w:ins w:id="138" w:author="Dave Bridges" w:date="2017-08-11T10:00:00Z">
        <w:r w:rsidR="007C0C14">
          <w:rPr>
            <w:color w:val="000000" w:themeColor="text1"/>
          </w:rPr>
          <w:t>, p=0.002</w:t>
        </w:r>
      </w:ins>
      <w:ins w:id="139" w:author="Dave Bridges" w:date="2017-08-10T17:13:00Z">
        <w:r w:rsidR="001944F8">
          <w:rPr>
            <w:color w:val="000000" w:themeColor="text1"/>
          </w:rPr>
          <w:t>; Figure 4C</w:t>
        </w:r>
      </w:ins>
      <w:r w:rsidR="003A5F27">
        <w:rPr>
          <w:color w:val="000000" w:themeColor="text1"/>
        </w:rPr>
        <w:t>) and protein (</w:t>
      </w:r>
      <w:commentRangeStart w:id="140"/>
      <w:r w:rsidR="003A5F27">
        <w:rPr>
          <w:color w:val="000000" w:themeColor="text1"/>
        </w:rPr>
        <w:t>p</w:t>
      </w:r>
      <w:commentRangeEnd w:id="140"/>
      <w:r w:rsidR="003A5F27">
        <w:rPr>
          <w:rStyle w:val="CommentReference"/>
        </w:rPr>
        <w:commentReference w:id="140"/>
      </w:r>
      <w:r w:rsidR="003A5F27">
        <w:rPr>
          <w:color w:val="000000" w:themeColor="text1"/>
        </w:rPr>
        <w:t>=</w:t>
      </w:r>
      <w:r>
        <w:rPr>
          <w:color w:val="000000" w:themeColor="text1"/>
        </w:rPr>
        <w:t xml:space="preserve">; </w:t>
      </w:r>
      <w:commentRangeStart w:id="141"/>
      <w:r>
        <w:rPr>
          <w:color w:val="000000" w:themeColor="text1"/>
        </w:rPr>
        <w:t xml:space="preserve">XX </w:t>
      </w:r>
      <w:commentRangeEnd w:id="141"/>
      <w:r>
        <w:rPr>
          <w:rStyle w:val="CommentReference"/>
        </w:rPr>
        <w:commentReference w:id="141"/>
      </w:r>
      <w:r>
        <w:rPr>
          <w:color w:val="000000" w:themeColor="text1"/>
        </w:rPr>
        <w:t>fold</w:t>
      </w:r>
      <w:ins w:id="142" w:author="Dave Bridges" w:date="2017-08-10T17:13:00Z">
        <w:r w:rsidR="001944F8">
          <w:rPr>
            <w:color w:val="000000" w:themeColor="text1"/>
          </w:rPr>
          <w:t>; Figure 4D</w:t>
        </w:r>
      </w:ins>
      <w:ins w:id="143" w:author="Dave Bridges" w:date="2017-08-10T17:27:00Z">
        <w:r w:rsidR="00676F9B">
          <w:rPr>
            <w:color w:val="000000" w:themeColor="text1"/>
          </w:rPr>
          <w:t>-E</w:t>
        </w:r>
      </w:ins>
      <w:r w:rsidR="003A5F27">
        <w:rPr>
          <w:color w:val="000000" w:themeColor="text1"/>
        </w:rPr>
        <w:t>) level</w:t>
      </w:r>
      <w:ins w:id="144" w:author="Dave Bridges" w:date="2017-08-10T17:14:00Z">
        <w:r w:rsidR="00B90019">
          <w:rPr>
            <w:color w:val="000000" w:themeColor="text1"/>
          </w:rPr>
          <w:t>s</w:t>
        </w:r>
      </w:ins>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del w:id="145" w:author="Dave Bridges" w:date="2017-08-11T10:09:00Z">
        <w:r w:rsidR="00A7294B" w:rsidDel="00B106A3">
          <w:rPr>
            <w:color w:val="000000" w:themeColor="text1"/>
          </w:rPr>
          <w:delText>directly stimulate</w:delText>
        </w:r>
      </w:del>
      <w:ins w:id="146" w:author="Dave Bridges" w:date="2017-08-11T10:09:00Z">
        <w:r w:rsidR="00B106A3">
          <w:rPr>
            <w:color w:val="000000" w:themeColor="text1"/>
          </w:rPr>
          <w:t>elevate</w:t>
        </w:r>
      </w:ins>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2BB01F25"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del w:id="147" w:author="Dave Bridges" w:date="2017-08-11T11:37:00Z">
        <w:r w:rsidR="00A112BE" w:rsidDel="00467863">
          <w:rPr>
            <w:color w:val="000000" w:themeColor="text1"/>
          </w:rPr>
          <w:delText xml:space="preserve">measured </w:delText>
        </w:r>
        <w:r w:rsidR="00BD56C3" w:rsidDel="00467863">
          <w:rPr>
            <w:color w:val="000000" w:themeColor="text1"/>
          </w:rPr>
          <w:delText xml:space="preserve">the by-products of triglyceride breakdown, </w:delText>
        </w:r>
      </w:del>
      <w:r w:rsidR="00BD56C3">
        <w:rPr>
          <w:color w:val="000000" w:themeColor="text1"/>
        </w:rPr>
        <w:t>gly</w:t>
      </w:r>
      <w:r w:rsidR="008254B0">
        <w:rPr>
          <w:color w:val="000000" w:themeColor="text1"/>
        </w:rPr>
        <w:t xml:space="preserve">cerol </w:t>
      </w:r>
      <w:del w:id="148" w:author="Dave Bridges" w:date="2017-08-11T11:37:00Z">
        <w:r w:rsidR="008254B0" w:rsidDel="00467863">
          <w:rPr>
            <w:color w:val="000000" w:themeColor="text1"/>
          </w:rPr>
          <w:delText>and free fatty acids</w:delText>
        </w:r>
      </w:del>
      <w:ins w:id="149" w:author="Dave Bridges" w:date="2017-08-11T11:37:00Z">
        <w:r w:rsidR="00467863">
          <w:rPr>
            <w:color w:val="000000" w:themeColor="text1"/>
          </w:rPr>
          <w:t>levels in animals chronically exposed to glucocorticoids,</w:t>
        </w:r>
      </w:ins>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del w:id="150" w:author="Dave Bridges" w:date="2017-08-11T11:37:00Z">
        <w:r w:rsidR="00850A4C" w:rsidDel="00467863">
          <w:rPr>
            <w:color w:val="000000" w:themeColor="text1"/>
          </w:rPr>
          <w:delText xml:space="preserve"> </w:delText>
        </w:r>
      </w:del>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del w:id="151" w:author="Dave Bridges" w:date="2017-08-11T11:38:00Z">
        <w:r w:rsidR="004A5E48" w:rsidDel="00467863">
          <w:rPr>
            <w:color w:val="000000" w:themeColor="text1"/>
          </w:rPr>
          <w:delText xml:space="preserve">Serum free fatty acids and glycerol were measured for each of these conditions. </w:delText>
        </w:r>
      </w:del>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del w:id="152" w:author="Dave Bridges" w:date="2017-08-11T11:38:00Z">
        <w:r w:rsidR="00A2566C" w:rsidDel="00467863">
          <w:rPr>
            <w:color w:val="000000" w:themeColor="text1"/>
          </w:rPr>
          <w:delText xml:space="preserve">basal </w:delText>
        </w:r>
      </w:del>
      <w:ins w:id="153" w:author="Dave Bridges" w:date="2017-08-11T11:38:00Z">
        <w:r w:rsidR="00467863">
          <w:rPr>
            <w:color w:val="000000" w:themeColor="text1"/>
          </w:rPr>
          <w:t>the fed</w:t>
        </w:r>
        <w:r w:rsidR="00467863">
          <w:rPr>
            <w:color w:val="000000" w:themeColor="text1"/>
          </w:rPr>
          <w:t xml:space="preserve"> </w:t>
        </w:r>
      </w:ins>
      <w:r w:rsidR="00A2566C">
        <w:rPr>
          <w:color w:val="000000" w:themeColor="text1"/>
        </w:rPr>
        <w:t>(</w:t>
      </w:r>
      <w:del w:id="154" w:author="Dave Bridges" w:date="2017-08-11T11:38:00Z">
        <w:r w:rsidR="00A2566C" w:rsidDel="00467863">
          <w:rPr>
            <w:color w:val="000000" w:themeColor="text1"/>
          </w:rPr>
          <w:delText>p&lt;0.01</w:delText>
        </w:r>
        <w:r w:rsidR="00001E0D" w:rsidDel="00467863">
          <w:rPr>
            <w:color w:val="000000" w:themeColor="text1"/>
          </w:rPr>
          <w:delText>;</w:delText>
        </w:r>
        <w:r w:rsidR="00001E0D" w:rsidRPr="00001E0D" w:rsidDel="00467863">
          <w:rPr>
            <w:color w:val="000000" w:themeColor="text1"/>
          </w:rPr>
          <w:delText xml:space="preserve"> </w:delText>
        </w:r>
        <w:commentRangeStart w:id="155"/>
        <w:r w:rsidR="00001E0D" w:rsidDel="00467863">
          <w:rPr>
            <w:color w:val="000000" w:themeColor="text1"/>
          </w:rPr>
          <w:delText xml:space="preserve">XX </w:delText>
        </w:r>
        <w:commentRangeEnd w:id="155"/>
        <w:r w:rsidR="00001E0D" w:rsidDel="00467863">
          <w:rPr>
            <w:rStyle w:val="CommentReference"/>
          </w:rPr>
          <w:commentReference w:id="155"/>
        </w:r>
        <w:r w:rsidR="00001E0D" w:rsidDel="00467863">
          <w:rPr>
            <w:color w:val="000000" w:themeColor="text1"/>
          </w:rPr>
          <w:delText>fold</w:delText>
        </w:r>
      </w:del>
      <w:ins w:id="156" w:author="Dave Bridges" w:date="2017-08-11T11:38:00Z">
        <w:r w:rsidR="00467863">
          <w:rPr>
            <w:color w:val="000000" w:themeColor="text1"/>
          </w:rPr>
          <w:t>2.9 fold</w:t>
        </w:r>
      </w:ins>
      <w:r w:rsidR="00A2566C">
        <w:rPr>
          <w:color w:val="000000" w:themeColor="text1"/>
        </w:rPr>
        <w:t>), fasted (</w:t>
      </w:r>
      <w:del w:id="157" w:author="Dave Bridges" w:date="2017-08-11T11:38:00Z">
        <w:r w:rsidR="00A2566C" w:rsidDel="00467863">
          <w:rPr>
            <w:color w:val="000000" w:themeColor="text1"/>
          </w:rPr>
          <w:delText>p=0.01</w:delText>
        </w:r>
        <w:r w:rsidR="00001E0D" w:rsidDel="00467863">
          <w:rPr>
            <w:color w:val="000000" w:themeColor="text1"/>
          </w:rPr>
          <w:delText xml:space="preserve">; </w:delText>
        </w:r>
        <w:commentRangeStart w:id="158"/>
        <w:r w:rsidR="00001E0D" w:rsidDel="00467863">
          <w:rPr>
            <w:color w:val="000000" w:themeColor="text1"/>
          </w:rPr>
          <w:delText>XX</w:delText>
        </w:r>
      </w:del>
      <w:ins w:id="159" w:author="Dave Bridges" w:date="2017-08-11T11:38:00Z">
        <w:r w:rsidR="00467863">
          <w:rPr>
            <w:color w:val="000000" w:themeColor="text1"/>
          </w:rPr>
          <w:t>1.5</w:t>
        </w:r>
      </w:ins>
      <w:r w:rsidR="00001E0D">
        <w:rPr>
          <w:color w:val="000000" w:themeColor="text1"/>
        </w:rPr>
        <w:t xml:space="preserve"> </w:t>
      </w:r>
      <w:commentRangeEnd w:id="158"/>
      <w:r w:rsidR="00001E0D">
        <w:rPr>
          <w:rStyle w:val="CommentReference"/>
        </w:rPr>
        <w:commentReference w:id="158"/>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w:t>
      </w:r>
      <w:del w:id="160" w:author="Dave Bridges" w:date="2017-08-11T11:38:00Z">
        <w:r w:rsidR="00A2566C" w:rsidDel="00467863">
          <w:rPr>
            <w:color w:val="000000" w:themeColor="text1"/>
          </w:rPr>
          <w:delText>p&lt;0.01</w:delText>
        </w:r>
        <w:r w:rsidR="00001E0D" w:rsidDel="00467863">
          <w:rPr>
            <w:color w:val="000000" w:themeColor="text1"/>
          </w:rPr>
          <w:delText xml:space="preserve">; </w:delText>
        </w:r>
        <w:commentRangeStart w:id="161"/>
        <w:r w:rsidR="00001E0D" w:rsidDel="00467863">
          <w:rPr>
            <w:color w:val="000000" w:themeColor="text1"/>
          </w:rPr>
          <w:delText>XX</w:delText>
        </w:r>
      </w:del>
      <w:ins w:id="162" w:author="Dave Bridges" w:date="2017-08-11T11:38:00Z">
        <w:r w:rsidR="00467863">
          <w:rPr>
            <w:color w:val="000000" w:themeColor="text1"/>
          </w:rPr>
          <w:t>1.4</w:t>
        </w:r>
      </w:ins>
      <w:r w:rsidR="00001E0D">
        <w:rPr>
          <w:color w:val="000000" w:themeColor="text1"/>
        </w:rPr>
        <w:t xml:space="preserve"> </w:t>
      </w:r>
      <w:commentRangeEnd w:id="161"/>
      <w:r w:rsidR="00001E0D">
        <w:rPr>
          <w:rStyle w:val="CommentReference"/>
        </w:rPr>
        <w:commentReference w:id="161"/>
      </w:r>
      <w:r w:rsidR="00001E0D">
        <w:rPr>
          <w:color w:val="000000" w:themeColor="text1"/>
        </w:rPr>
        <w:t>fold</w:t>
      </w:r>
      <w:ins w:id="163" w:author="Dave Bridges" w:date="2017-08-11T11:39:00Z">
        <w:r w:rsidR="00467863">
          <w:rPr>
            <w:color w:val="000000" w:themeColor="text1"/>
          </w:rPr>
          <w:t>, all groups p&lt;0.05</w:t>
        </w:r>
      </w:ins>
      <w:r w:rsidR="00A2566C">
        <w:rPr>
          <w:color w:val="000000" w:themeColor="text1"/>
        </w:rPr>
        <w:t xml:space="preserve">) </w:t>
      </w:r>
      <w:del w:id="164" w:author="Dave Bridges" w:date="2017-08-11T11:38:00Z">
        <w:r w:rsidR="006B18E4" w:rsidDel="00467863">
          <w:rPr>
            <w:color w:val="000000" w:themeColor="text1"/>
          </w:rPr>
          <w:delText>glycerol</w:delText>
        </w:r>
        <w:r w:rsidR="004E70A0" w:rsidDel="00467863">
          <w:rPr>
            <w:color w:val="000000" w:themeColor="text1"/>
          </w:rPr>
          <w:delText xml:space="preserve"> </w:delText>
        </w:r>
      </w:del>
      <w:ins w:id="165" w:author="Dave Bridges" w:date="2017-08-11T11:38:00Z">
        <w:r w:rsidR="00467863">
          <w:rPr>
            <w:color w:val="000000" w:themeColor="text1"/>
          </w:rPr>
          <w:t xml:space="preserve">conditions, </w:t>
        </w:r>
      </w:ins>
      <w:del w:id="166" w:author="Dave Bridges" w:date="2017-08-11T11:39:00Z">
        <w:r w:rsidR="00A2566C" w:rsidDel="00467863">
          <w:rPr>
            <w:color w:val="000000" w:themeColor="text1"/>
          </w:rPr>
          <w:delText>as well as basal (p&lt;0.01</w:delText>
        </w:r>
        <w:r w:rsidR="00001E0D" w:rsidDel="00467863">
          <w:rPr>
            <w:color w:val="000000" w:themeColor="text1"/>
          </w:rPr>
          <w:delText xml:space="preserve">; </w:delText>
        </w:r>
        <w:commentRangeStart w:id="167"/>
        <w:r w:rsidR="00001E0D" w:rsidDel="00467863">
          <w:rPr>
            <w:color w:val="000000" w:themeColor="text1"/>
          </w:rPr>
          <w:delText xml:space="preserve">XX </w:delText>
        </w:r>
        <w:commentRangeEnd w:id="167"/>
        <w:r w:rsidR="00001E0D" w:rsidDel="00467863">
          <w:rPr>
            <w:rStyle w:val="CommentReference"/>
          </w:rPr>
          <w:commentReference w:id="167"/>
        </w:r>
        <w:r w:rsidR="00001E0D" w:rsidDel="00467863">
          <w:rPr>
            <w:color w:val="000000" w:themeColor="text1"/>
          </w:rPr>
          <w:delText>fold</w:delText>
        </w:r>
        <w:r w:rsidR="00A2566C" w:rsidDel="00467863">
          <w:rPr>
            <w:color w:val="000000" w:themeColor="text1"/>
          </w:rPr>
          <w:delText>) and stimulated (p&lt;0.01</w:delText>
        </w:r>
        <w:r w:rsidR="00001E0D" w:rsidDel="00467863">
          <w:rPr>
            <w:color w:val="000000" w:themeColor="text1"/>
          </w:rPr>
          <w:delText xml:space="preserve">; </w:delText>
        </w:r>
        <w:commentRangeStart w:id="168"/>
        <w:r w:rsidR="00001E0D" w:rsidDel="00467863">
          <w:rPr>
            <w:color w:val="000000" w:themeColor="text1"/>
          </w:rPr>
          <w:delText xml:space="preserve">XX </w:delText>
        </w:r>
        <w:commentRangeEnd w:id="168"/>
        <w:r w:rsidR="00001E0D" w:rsidDel="00467863">
          <w:rPr>
            <w:rStyle w:val="CommentReference"/>
          </w:rPr>
          <w:commentReference w:id="168"/>
        </w:r>
        <w:r w:rsidR="00001E0D" w:rsidDel="00467863">
          <w:rPr>
            <w:color w:val="000000" w:themeColor="text1"/>
          </w:rPr>
          <w:delText>fold</w:delText>
        </w:r>
        <w:r w:rsidR="00A2566C" w:rsidDel="00467863">
          <w:rPr>
            <w:color w:val="000000" w:themeColor="text1"/>
          </w:rPr>
          <w:delText>)</w:delText>
        </w:r>
        <w:r w:rsidR="004E70A0" w:rsidDel="00467863">
          <w:rPr>
            <w:color w:val="000000" w:themeColor="text1"/>
          </w:rPr>
          <w:delText xml:space="preserve"> free fatty acids</w:delText>
        </w:r>
        <w:r w:rsidR="00A2566C" w:rsidDel="00467863">
          <w:rPr>
            <w:color w:val="000000" w:themeColor="text1"/>
          </w:rPr>
          <w:delText xml:space="preserve">, </w:delText>
        </w:r>
      </w:del>
      <w:r w:rsidR="00C47964">
        <w:rPr>
          <w:color w:val="000000" w:themeColor="text1"/>
        </w:rPr>
        <w:t>indicating</w:t>
      </w:r>
      <w:r w:rsidR="00DD7567">
        <w:rPr>
          <w:color w:val="000000" w:themeColor="text1"/>
        </w:rPr>
        <w:t xml:space="preserve"> </w:t>
      </w:r>
      <w:ins w:id="169" w:author="Dave Bridges" w:date="2017-08-11T11:39:00Z">
        <w:r w:rsidR="00467863">
          <w:rPr>
            <w:color w:val="000000" w:themeColor="text1"/>
          </w:rPr>
          <w:t xml:space="preserve">that </w:t>
        </w:r>
      </w:ins>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170" w:author="Dave Bridges" w:date="2017-08-11T11:39:00Z">
        <w:r w:rsidR="00001E0D" w:rsidDel="00467863">
          <w:rPr>
            <w:color w:val="000000" w:themeColor="text1"/>
          </w:rPr>
          <w:delText xml:space="preserve">lean </w:delText>
        </w:r>
      </w:del>
      <w:ins w:id="171" w:author="Dave Bridges" w:date="2017-08-11T11:39:00Z">
        <w:r w:rsidR="00467863">
          <w:rPr>
            <w:color w:val="000000" w:themeColor="text1"/>
          </w:rPr>
          <w:t>chow-fed</w:t>
        </w:r>
        <w:r w:rsidR="00467863">
          <w:rPr>
            <w:color w:val="000000" w:themeColor="text1"/>
          </w:rPr>
          <w:t xml:space="preserve"> </w:t>
        </w:r>
      </w:ins>
      <w:r w:rsidR="00A7294B">
        <w:rPr>
          <w:color w:val="000000" w:themeColor="text1"/>
        </w:rPr>
        <w:t>mice</w:t>
      </w:r>
      <w:ins w:id="172" w:author="Dave Bridges" w:date="2017-08-11T11:40:00Z">
        <w:r w:rsidR="00467863">
          <w:rPr>
            <w:color w:val="000000" w:themeColor="text1"/>
          </w:rPr>
          <w:t xml:space="preserve">, as has been previously </w:t>
        </w:r>
        <w:commentRangeStart w:id="173"/>
        <w:r w:rsidR="00467863">
          <w:rPr>
            <w:color w:val="000000" w:themeColor="text1"/>
          </w:rPr>
          <w:t>reported</w:t>
        </w:r>
        <w:commentRangeEnd w:id="173"/>
        <w:r w:rsidR="00467863">
          <w:rPr>
            <w:rStyle w:val="CommentReference"/>
          </w:rPr>
          <w:commentReference w:id="173"/>
        </w:r>
      </w:ins>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del w:id="174" w:author="Dave Bridges" w:date="2017-08-11T12:14:00Z">
        <w:r w:rsidR="00472706" w:rsidDel="006C62DC">
          <w:rPr>
            <w:color w:val="000000" w:themeColor="text1"/>
          </w:rPr>
          <w:delText xml:space="preserve">qPCR </w:delText>
        </w:r>
      </w:del>
      <w:ins w:id="175" w:author="Dave Bridges" w:date="2017-08-11T12:14:00Z">
        <w:r w:rsidR="006C62DC">
          <w:rPr>
            <w:color w:val="000000" w:themeColor="text1"/>
          </w:rPr>
          <w:t>mRNA</w:t>
        </w:r>
        <w:r w:rsidR="006C62DC">
          <w:rPr>
            <w:color w:val="000000" w:themeColor="text1"/>
          </w:rPr>
          <w:t xml:space="preserve"> </w:t>
        </w:r>
      </w:ins>
      <w:r w:rsidR="006066A2">
        <w:rPr>
          <w:color w:val="000000" w:themeColor="text1"/>
        </w:rPr>
        <w:t xml:space="preserve">analysis </w:t>
      </w:r>
      <w:del w:id="176" w:author="Dave Bridges" w:date="2017-08-11T12:14:00Z">
        <w:r w:rsidR="006066A2" w:rsidDel="006C62DC">
          <w:rPr>
            <w:color w:val="000000" w:themeColor="text1"/>
          </w:rPr>
          <w:delText xml:space="preserve">in </w:delText>
        </w:r>
      </w:del>
      <w:ins w:id="177" w:author="Dave Bridges" w:date="2017-08-11T12:14:00Z">
        <w:r w:rsidR="006C62DC">
          <w:rPr>
            <w:color w:val="000000" w:themeColor="text1"/>
          </w:rPr>
          <w:t>from</w:t>
        </w:r>
        <w:r w:rsidR="006C62DC">
          <w:rPr>
            <w:color w:val="000000" w:themeColor="text1"/>
          </w:rPr>
          <w:t xml:space="preserve"> </w:t>
        </w:r>
      </w:ins>
      <w:del w:id="178" w:author="Dave Bridges" w:date="2017-08-11T12:14:00Z">
        <w:r w:rsidR="006066A2" w:rsidDel="006C62DC">
          <w:rPr>
            <w:color w:val="000000" w:themeColor="text1"/>
          </w:rPr>
          <w:delText xml:space="preserve">the </w:delText>
        </w:r>
      </w:del>
      <w:r w:rsidR="006066A2">
        <w:rPr>
          <w:color w:val="000000" w:themeColor="text1"/>
        </w:rPr>
        <w:t xml:space="preserve">inguinal white adipose tissue (iWAT) </w:t>
      </w:r>
      <w:ins w:id="179" w:author="Dave Bridges" w:date="2017-08-11T12:14:00Z">
        <w:r w:rsidR="006C62DC">
          <w:rPr>
            <w:color w:val="000000" w:themeColor="text1"/>
          </w:rPr>
          <w:t xml:space="preserve">of these mice </w:t>
        </w:r>
      </w:ins>
      <w:bookmarkStart w:id="180" w:name="_GoBack"/>
      <w:bookmarkEnd w:id="180"/>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1"/>
      <w:del w:id="182" w:author="Dave Bridges" w:date="2017-08-11T12:14:00Z">
        <w:r w:rsidR="006066A2" w:rsidDel="00E66FF0">
          <w:rPr>
            <w:color w:val="000000" w:themeColor="text1"/>
          </w:rPr>
          <w:delText>p</w:delText>
        </w:r>
        <w:commentRangeEnd w:id="181"/>
        <w:r w:rsidR="006066A2" w:rsidDel="00E66FF0">
          <w:rPr>
            <w:rStyle w:val="CommentReference"/>
          </w:rPr>
          <w:commentReference w:id="181"/>
        </w:r>
        <w:r w:rsidR="006066A2" w:rsidDel="00E66FF0">
          <w:rPr>
            <w:color w:val="000000" w:themeColor="text1"/>
          </w:rPr>
          <w:delText xml:space="preserve">=; </w:delText>
        </w:r>
      </w:del>
      <w:commentRangeStart w:id="183"/>
      <w:del w:id="184" w:author="Dave Bridges" w:date="2017-08-11T12:13:00Z">
        <w:r w:rsidR="00001E0D" w:rsidDel="0063145C">
          <w:rPr>
            <w:color w:val="000000" w:themeColor="text1"/>
          </w:rPr>
          <w:delText xml:space="preserve">XX </w:delText>
        </w:r>
      </w:del>
      <w:commentRangeEnd w:id="183"/>
      <w:ins w:id="185" w:author="Dave Bridges" w:date="2017-08-11T12:13:00Z">
        <w:r w:rsidR="0063145C">
          <w:rPr>
            <w:color w:val="000000" w:themeColor="text1"/>
          </w:rPr>
          <w:t>2.1</w:t>
        </w:r>
        <w:r w:rsidR="0063145C">
          <w:rPr>
            <w:color w:val="000000" w:themeColor="text1"/>
          </w:rPr>
          <w:t xml:space="preserve"> </w:t>
        </w:r>
      </w:ins>
      <w:r w:rsidR="00001E0D">
        <w:rPr>
          <w:rStyle w:val="CommentReference"/>
        </w:rPr>
        <w:commentReference w:id="183"/>
      </w:r>
      <w:r w:rsidR="00001E0D">
        <w:rPr>
          <w:color w:val="000000" w:themeColor="text1"/>
        </w:rPr>
        <w:t>fold</w:t>
      </w:r>
      <w:ins w:id="186" w:author="Dave Bridges" w:date="2017-08-11T12:13:00Z">
        <w:r w:rsidR="0063145C">
          <w:rPr>
            <w:color w:val="000000" w:themeColor="text1"/>
          </w:rPr>
          <w:t>, p=</w:t>
        </w:r>
        <w:r w:rsidR="00E66FF0">
          <w:rPr>
            <w:color w:val="000000" w:themeColor="text1"/>
          </w:rPr>
          <w:t>0.016</w:t>
        </w:r>
      </w:ins>
      <w:del w:id="187" w:author="Dave Bridges" w:date="2017-08-11T12:13:00Z">
        <w:r w:rsidR="00001E0D" w:rsidDel="0063145C">
          <w:rPr>
            <w:color w:val="000000" w:themeColor="text1"/>
          </w:rPr>
          <w:delText xml:space="preserve"> </w:delText>
        </w:r>
      </w:del>
      <w:r w:rsidR="00001E0D">
        <w:rPr>
          <w:color w:val="000000" w:themeColor="text1"/>
        </w:rPr>
        <w:t xml:space="preserve">; </w:t>
      </w:r>
      <w:commentRangeStart w:id="188"/>
      <w:r w:rsidR="006066A2">
        <w:rPr>
          <w:color w:val="000000" w:themeColor="text1"/>
        </w:rPr>
        <w:t>Figure 4F</w:t>
      </w:r>
      <w:commentRangeEnd w:id="188"/>
      <w:r w:rsidR="00001E0D">
        <w:rPr>
          <w:rStyle w:val="CommentReference"/>
        </w:rPr>
        <w:commentReference w:id="188"/>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89"/>
      <w:r w:rsidR="00656421">
        <w:rPr>
          <w:color w:val="000000" w:themeColor="text1"/>
        </w:rPr>
        <w:t>017</w:t>
      </w:r>
      <w:commentRangeEnd w:id="189"/>
      <w:r w:rsidR="00001E0D">
        <w:rPr>
          <w:rStyle w:val="CommentReference"/>
        </w:rPr>
        <w:commentReference w:id="18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90"/>
      <w:r w:rsidR="00250376">
        <w:rPr>
          <w:color w:val="000000" w:themeColor="text1"/>
        </w:rPr>
        <w:t xml:space="preserve">ATGL </w:t>
      </w:r>
      <w:commentRangeStart w:id="191"/>
      <w:r w:rsidR="00250376">
        <w:rPr>
          <w:color w:val="000000" w:themeColor="text1"/>
        </w:rPr>
        <w:t>and</w:t>
      </w:r>
      <w:commentRangeEnd w:id="191"/>
      <w:r w:rsidR="00CB723C">
        <w:rPr>
          <w:rStyle w:val="CommentReference"/>
        </w:rPr>
        <w:commentReference w:id="191"/>
      </w:r>
      <w:r w:rsidR="00250376">
        <w:rPr>
          <w:color w:val="000000" w:themeColor="text1"/>
        </w:rPr>
        <w:t xml:space="preserve"> HSL</w:t>
      </w:r>
      <w:commentRangeEnd w:id="190"/>
      <w:r w:rsidR="00354C68">
        <w:rPr>
          <w:rStyle w:val="CommentReference"/>
        </w:rPr>
        <w:commentReference w:id="190"/>
      </w:r>
      <w:r w:rsidR="00250376">
        <w:rPr>
          <w:color w:val="000000" w:themeColor="text1"/>
        </w:rPr>
        <w:t>,</w:t>
      </w:r>
      <w:r>
        <w:rPr>
          <w:color w:val="000000" w:themeColor="text1"/>
        </w:rPr>
        <w:t xml:space="preserve"> in the iWAT of these </w:t>
      </w:r>
      <w:commentRangeStart w:id="192"/>
      <w:r>
        <w:rPr>
          <w:color w:val="000000" w:themeColor="text1"/>
        </w:rPr>
        <w:t>mice</w:t>
      </w:r>
      <w:commentRangeEnd w:id="192"/>
      <w:r w:rsidR="00D555D6">
        <w:rPr>
          <w:rStyle w:val="CommentReference"/>
        </w:rPr>
        <w:commentReference w:id="192"/>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93"/>
      <w:commentRangeStart w:id="194"/>
      <w:commentRangeStart w:id="195"/>
      <w:r>
        <w:rPr>
          <w:color w:val="000000" w:themeColor="text1"/>
        </w:rPr>
        <w:t>These</w:t>
      </w:r>
      <w:commentRangeEnd w:id="193"/>
      <w:r w:rsidR="006139F2">
        <w:rPr>
          <w:rStyle w:val="CommentReference"/>
        </w:rPr>
        <w:commentReference w:id="193"/>
      </w:r>
      <w:commentRangeEnd w:id="194"/>
      <w:r w:rsidR="00001E0D">
        <w:rPr>
          <w:rStyle w:val="CommentReference"/>
        </w:rPr>
        <w:commentReference w:id="194"/>
      </w:r>
      <w:commentRangeEnd w:id="195"/>
      <w:r w:rsidR="00D770B9">
        <w:rPr>
          <w:rStyle w:val="CommentReference"/>
        </w:rPr>
        <w:commentReference w:id="195"/>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96"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97"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98" w:author="Microsoft Office User" w:date="2017-08-08T13:56:00Z">
        <w:r w:rsidR="00182A3A">
          <w:rPr>
            <w:color w:val="000000" w:themeColor="text1"/>
          </w:rPr>
          <w:t>ere</w:t>
        </w:r>
      </w:ins>
      <w:del w:id="199"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200"/>
      <w:r w:rsidR="00B32E07">
        <w:rPr>
          <w:color w:val="000000" w:themeColor="text1"/>
        </w:rPr>
        <w:t>glucocorticoids</w:t>
      </w:r>
      <w:commentRangeEnd w:id="200"/>
      <w:r w:rsidR="00B32E07">
        <w:rPr>
          <w:rStyle w:val="CommentReference"/>
        </w:rPr>
        <w:commentReference w:id="200"/>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201"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202"/>
      <w:r>
        <w:rPr>
          <w:color w:val="000000" w:themeColor="text1"/>
        </w:rPr>
        <w:t>studies</w:t>
      </w:r>
      <w:commentRangeEnd w:id="202"/>
      <w:r w:rsidR="00142E5E">
        <w:rPr>
          <w:rStyle w:val="CommentReference"/>
        </w:rPr>
        <w:commentReference w:id="202"/>
      </w:r>
      <w:ins w:id="203" w:author="Microsoft Office User" w:date="2017-08-09T12:25:00Z">
        <w:r w:rsidR="00D646E1">
          <w:rPr>
            <w:color w:val="000000" w:themeColor="text1"/>
          </w:rPr>
          <w:t xml:space="preserve"> </w:t>
        </w:r>
      </w:ins>
      <w:ins w:id="204"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205"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206"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207" w:author="Microsoft Office User" w:date="2017-08-09T11:29:00Z">
        <w:r w:rsidR="00C440FD">
          <w:rPr>
            <w:color w:val="000000" w:themeColor="text1"/>
          </w:rPr>
          <w:t>, a key function of these hormones</w:t>
        </w:r>
      </w:ins>
      <w:ins w:id="208" w:author="Microsoft Office User" w:date="2017-08-09T11:08:00Z">
        <w:r w:rsidR="00FE35A0">
          <w:rPr>
            <w:color w:val="000000" w:themeColor="text1"/>
          </w:rPr>
          <w:t>.</w:t>
        </w:r>
      </w:ins>
      <w:r>
        <w:rPr>
          <w:color w:val="000000" w:themeColor="text1"/>
        </w:rPr>
        <w:t xml:space="preserve"> </w:t>
      </w:r>
      <w:ins w:id="209"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210" w:author="Microsoft Office User" w:date="2017-08-09T11:12:00Z">
        <w:r w:rsidR="00FE35A0">
          <w:rPr>
            <w:color w:val="000000" w:themeColor="text1"/>
          </w:rPr>
          <w:fldChar w:fldCharType="separate"/>
        </w:r>
      </w:ins>
      <w:r w:rsidR="00D646E1" w:rsidRPr="00D646E1">
        <w:rPr>
          <w:noProof/>
          <w:color w:val="000000" w:themeColor="text1"/>
        </w:rPr>
        <w:t>(53)</w:t>
      </w:r>
      <w:ins w:id="211" w:author="Microsoft Office User" w:date="2017-08-09T11:12:00Z">
        <w:r w:rsidR="00FE35A0">
          <w:rPr>
            <w:color w:val="000000" w:themeColor="text1"/>
          </w:rPr>
          <w:fldChar w:fldCharType="end"/>
        </w:r>
        <w:r w:rsidR="00FE35A0">
          <w:rPr>
            <w:color w:val="000000" w:themeColor="text1"/>
          </w:rPr>
          <w:t>.</w:t>
        </w:r>
      </w:ins>
      <w:ins w:id="212" w:author="Microsoft Office User" w:date="2017-08-09T11:13:00Z">
        <w:r w:rsidR="004574B3">
          <w:rPr>
            <w:color w:val="000000" w:themeColor="text1"/>
          </w:rPr>
          <w:t xml:space="preserve"> </w:t>
        </w:r>
      </w:ins>
      <w:ins w:id="213"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214" w:author="Microsoft Office User" w:date="2017-08-09T11:32:00Z">
        <w:r w:rsidR="00562E5E">
          <w:rPr>
            <w:color w:val="000000" w:themeColor="text1"/>
          </w:rPr>
          <w:t>s</w:t>
        </w:r>
      </w:ins>
      <w:ins w:id="215" w:author="Microsoft Office User" w:date="2017-08-09T11:19:00Z">
        <w:r w:rsidR="003563CC">
          <w:rPr>
            <w:color w:val="000000" w:themeColor="text1"/>
          </w:rPr>
          <w:t xml:space="preserve">is </w:t>
        </w:r>
      </w:ins>
      <w:ins w:id="216" w:author="Microsoft Office User" w:date="2017-08-09T12:37:00Z">
        <w:r w:rsidR="00190BDE">
          <w:rPr>
            <w:color w:val="000000" w:themeColor="text1"/>
          </w:rPr>
          <w:t xml:space="preserve">is also associated with </w:t>
        </w:r>
      </w:ins>
      <w:commentRangeStart w:id="217"/>
      <w:ins w:id="218" w:author="Microsoft Office User" w:date="2017-08-09T11:19:00Z">
        <w:r w:rsidR="003563CC">
          <w:rPr>
            <w:color w:val="000000" w:themeColor="text1"/>
          </w:rPr>
          <w:t>NAFLD</w:t>
        </w:r>
      </w:ins>
      <w:commentRangeEnd w:id="217"/>
      <w:ins w:id="219" w:author="Microsoft Office User" w:date="2017-08-09T11:24:00Z">
        <w:r w:rsidR="000F4220">
          <w:rPr>
            <w:rStyle w:val="CommentReference"/>
          </w:rPr>
          <w:commentReference w:id="217"/>
        </w:r>
      </w:ins>
      <w:ins w:id="220"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221" w:author="Microsoft Office User" w:date="2017-08-09T12:36:00Z">
        <w:r w:rsidR="00190BDE">
          <w:rPr>
            <w:color w:val="000000" w:themeColor="text1"/>
          </w:rPr>
          <w:fldChar w:fldCharType="end"/>
        </w:r>
      </w:ins>
      <w:ins w:id="222" w:author="Microsoft Office User" w:date="2017-08-09T11:19:00Z">
        <w:r w:rsidR="003563CC">
          <w:rPr>
            <w:color w:val="000000" w:themeColor="text1"/>
          </w:rPr>
          <w:t>. We found synergistic elevations in glycerol, indicative of enhance lipolysis, as well as in hepatic fat accumulation</w:t>
        </w:r>
      </w:ins>
      <w:ins w:id="223" w:author="Microsoft Office User" w:date="2017-08-09T11:23:00Z">
        <w:r w:rsidR="000F4220">
          <w:rPr>
            <w:color w:val="000000" w:themeColor="text1"/>
          </w:rPr>
          <w:t xml:space="preserve"> in the HFD-fed dexamethasone-treated mice</w:t>
        </w:r>
      </w:ins>
      <w:ins w:id="224" w:author="Microsoft Office User" w:date="2017-08-09T11:19:00Z">
        <w:r w:rsidR="003563CC">
          <w:rPr>
            <w:color w:val="000000" w:themeColor="text1"/>
          </w:rPr>
          <w:t xml:space="preserve">, but </w:t>
        </w:r>
      </w:ins>
      <w:ins w:id="225" w:author="Microsoft Office User" w:date="2017-08-09T11:21:00Z">
        <w:r w:rsidR="003563CC">
          <w:rPr>
            <w:color w:val="000000" w:themeColor="text1"/>
          </w:rPr>
          <w:t xml:space="preserve">there was no </w:t>
        </w:r>
      </w:ins>
      <w:ins w:id="226" w:author="Microsoft Office User" w:date="2017-08-09T11:24:00Z">
        <w:r w:rsidR="000F4220">
          <w:rPr>
            <w:color w:val="000000" w:themeColor="text1"/>
          </w:rPr>
          <w:t>data to support enhanced</w:t>
        </w:r>
      </w:ins>
      <w:ins w:id="227" w:author="Microsoft Office User" w:date="2017-08-09T11:25:00Z">
        <w:r w:rsidR="005801D2">
          <w:rPr>
            <w:color w:val="000000" w:themeColor="text1"/>
          </w:rPr>
          <w:t xml:space="preserve"> hepatic</w:t>
        </w:r>
      </w:ins>
      <w:ins w:id="228"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229" w:author="Microsoft Office User" w:date="2017-08-09T11:32:00Z">
        <w:r w:rsidR="00E603E5">
          <w:rPr>
            <w:color w:val="000000" w:themeColor="text1"/>
          </w:rPr>
          <w:t xml:space="preserve"> These findings suggest that lipolysis is </w:t>
        </w:r>
      </w:ins>
      <w:ins w:id="230" w:author="Microsoft Office User" w:date="2017-08-09T11:33:00Z">
        <w:r w:rsidR="00E603E5">
          <w:rPr>
            <w:color w:val="000000" w:themeColor="text1"/>
          </w:rPr>
          <w:t xml:space="preserve">driving </w:t>
        </w:r>
        <w:r w:rsidR="00CA3800">
          <w:rPr>
            <w:color w:val="000000" w:themeColor="text1"/>
          </w:rPr>
          <w:t>enhanced</w:t>
        </w:r>
      </w:ins>
      <w:ins w:id="231" w:author="Microsoft Office User" w:date="2017-08-09T11:32:00Z">
        <w:r w:rsidR="00E603E5">
          <w:rPr>
            <w:color w:val="000000" w:themeColor="text1"/>
          </w:rPr>
          <w:t xml:space="preserve"> </w:t>
        </w:r>
      </w:ins>
      <w:ins w:id="232"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233" w:author="Microsoft Office User" w:date="2017-08-08T13:53:00Z"/>
          <w:color w:val="000000" w:themeColor="text1"/>
        </w:rPr>
      </w:pPr>
      <w:del w:id="234"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35"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36"/>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236"/>
      <w:r w:rsidR="0015242A">
        <w:rPr>
          <w:rStyle w:val="CommentReference"/>
        </w:rPr>
        <w:commentReference w:id="236"/>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37"/>
      <w:r w:rsidR="0015242A">
        <w:rPr>
          <w:color w:val="000000" w:themeColor="text1"/>
        </w:rPr>
        <w:t>receptors</w:t>
      </w:r>
      <w:commentRangeEnd w:id="237"/>
      <w:r w:rsidR="0015242A">
        <w:rPr>
          <w:rStyle w:val="CommentReference"/>
        </w:rPr>
        <w:commentReference w:id="237"/>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238"/>
      <w:r w:rsidR="0015242A">
        <w:rPr>
          <w:color w:val="000000" w:themeColor="text1"/>
        </w:rPr>
        <w:t>transcripts</w:t>
      </w:r>
      <w:commentRangeEnd w:id="238"/>
      <w:r w:rsidR="0015242A">
        <w:rPr>
          <w:rStyle w:val="CommentReference"/>
        </w:rPr>
        <w:commentReference w:id="238"/>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239"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240" w:author="Microsoft Office User" w:date="2017-08-09T12:30:00Z">
        <w:r w:rsidR="00102DFF">
          <w:rPr>
            <w:color w:val="000000" w:themeColor="text1"/>
          </w:rPr>
          <w:t>)</w:t>
        </w:r>
      </w:ins>
      <w:ins w:id="241" w:author="Microsoft Office User" w:date="2017-08-09T12:28:00Z">
        <w:r w:rsidR="00A61718">
          <w:rPr>
            <w:color w:val="000000" w:themeColor="text1"/>
          </w:rPr>
          <w:t>, the rate limiting enzyme for</w:t>
        </w:r>
      </w:ins>
      <w:ins w:id="242" w:author="Microsoft Office User" w:date="2017-08-09T12:29:00Z">
        <w:r w:rsidR="00A61718">
          <w:rPr>
            <w:color w:val="000000" w:themeColor="text1"/>
          </w:rPr>
          <w:t xml:space="preserve"> adipose</w:t>
        </w:r>
      </w:ins>
      <w:ins w:id="243" w:author="Microsoft Office User" w:date="2017-08-09T12:28:00Z">
        <w:r w:rsidR="00A61718">
          <w:rPr>
            <w:color w:val="000000" w:themeColor="text1"/>
          </w:rPr>
          <w:t xml:space="preserve"> triglyceride lipolysis</w:t>
        </w:r>
      </w:ins>
      <w:ins w:id="244"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245" w:author="Microsoft Office User" w:date="2017-08-09T11:36:00Z">
        <w:r w:rsidR="001F0B65">
          <w:rPr>
            <w:color w:val="000000" w:themeColor="text1"/>
          </w:rPr>
          <w:t xml:space="preserve">These findings </w:t>
        </w:r>
        <w:commentRangeStart w:id="246"/>
        <w:r w:rsidR="001F0B65">
          <w:rPr>
            <w:color w:val="000000" w:themeColor="text1"/>
          </w:rPr>
          <w:t>are c</w:t>
        </w:r>
      </w:ins>
      <w:del w:id="247" w:author="Microsoft Office User" w:date="2017-08-09T11:36:00Z">
        <w:r w:rsidR="0015242A" w:rsidDel="001F0B65">
          <w:rPr>
            <w:color w:val="000000" w:themeColor="text1"/>
          </w:rPr>
          <w:delText>C</w:delText>
        </w:r>
      </w:del>
      <w:r w:rsidR="0015242A">
        <w:rPr>
          <w:color w:val="000000" w:themeColor="text1"/>
        </w:rPr>
        <w:t>onsistent with</w:t>
      </w:r>
      <w:ins w:id="248" w:author="Microsoft Office User" w:date="2017-08-09T11:38:00Z">
        <w:r w:rsidR="0014428B">
          <w:rPr>
            <w:color w:val="000000" w:themeColor="text1"/>
          </w:rPr>
          <w:t xml:space="preserve"> the strikingly</w:t>
        </w:r>
      </w:ins>
      <w:r w:rsidR="0015242A">
        <w:rPr>
          <w:color w:val="000000" w:themeColor="text1"/>
        </w:rPr>
        <w:t xml:space="preserve"> </w:t>
      </w:r>
      <w:ins w:id="249" w:author="Microsoft Office User" w:date="2017-08-09T11:38:00Z">
        <w:r w:rsidR="0014428B">
          <w:rPr>
            <w:color w:val="000000" w:themeColor="text1"/>
          </w:rPr>
          <w:t xml:space="preserve">similar </w:t>
        </w:r>
      </w:ins>
      <w:del w:id="250"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51" w:author="Microsoft Office User" w:date="2017-08-09T11:37:00Z">
        <w:r w:rsidR="001F0B65">
          <w:rPr>
            <w:color w:val="000000" w:themeColor="text1"/>
          </w:rPr>
          <w:t>synergistic</w:t>
        </w:r>
      </w:ins>
      <w:commentRangeEnd w:id="246"/>
      <w:ins w:id="252" w:author="Microsoft Office User" w:date="2017-08-09T11:41:00Z">
        <w:r w:rsidR="005727CB">
          <w:rPr>
            <w:rStyle w:val="CommentReference"/>
          </w:rPr>
          <w:commentReference w:id="246"/>
        </w:r>
      </w:ins>
      <w:ins w:id="253" w:author="Microsoft Office User" w:date="2017-08-09T11:37:00Z">
        <w:r w:rsidR="001F0B65">
          <w:rPr>
            <w:color w:val="000000" w:themeColor="text1"/>
          </w:rPr>
          <w:t xml:space="preserve"> elevations in</w:t>
        </w:r>
      </w:ins>
      <w:ins w:id="254"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255" w:author="Microsoft Office User" w:date="2017-08-09T12:31:00Z">
        <w:r w:rsidR="0015242A" w:rsidDel="00C927B2">
          <w:rPr>
            <w:color w:val="000000" w:themeColor="text1"/>
          </w:rPr>
          <w:delText xml:space="preserve"> </w:delText>
        </w:r>
      </w:del>
      <w:del w:id="256" w:author="Microsoft Office User" w:date="2017-08-09T11:38:00Z">
        <w:r w:rsidR="0015242A" w:rsidDel="0014428B">
          <w:rPr>
            <w:color w:val="000000" w:themeColor="text1"/>
          </w:rPr>
          <w:delText xml:space="preserve">than </w:delText>
        </w:r>
      </w:del>
      <w:ins w:id="257" w:author="Microsoft Office User" w:date="2017-08-09T11:38:00Z">
        <w:r w:rsidR="0014428B">
          <w:rPr>
            <w:color w:val="000000" w:themeColor="text1"/>
          </w:rPr>
          <w:t xml:space="preserve"> when compared to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58"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59"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60" w:author="Microsoft Office User" w:date="2017-08-08T13:52:00Z">
        <w:r w:rsidR="000112F1">
          <w:rPr>
            <w:color w:val="000000" w:themeColor="text1"/>
          </w:rPr>
          <w:t>s</w:t>
        </w:r>
      </w:ins>
      <w:r w:rsidR="009C5B00">
        <w:rPr>
          <w:color w:val="000000" w:themeColor="text1"/>
        </w:rPr>
        <w:t xml:space="preserve"> used to treat a multitude of health issues</w:t>
      </w:r>
      <w:ins w:id="261"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62"/>
      <w:r w:rsidR="004B1467">
        <w:rPr>
          <w:bCs/>
          <w:iCs/>
        </w:rPr>
        <w:t>Core</w:t>
      </w:r>
      <w:commentRangeEnd w:id="262"/>
      <w:r w:rsidR="004B1467">
        <w:rPr>
          <w:rStyle w:val="CommentReference"/>
        </w:rPr>
        <w:commentReference w:id="262"/>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1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6C62DC"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3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3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3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3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3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4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4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43"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5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5"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8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0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5"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06" w:author="Microsoft Office User" w:date="2017-07-17T16:59:00Z" w:initials="Office">
    <w:p w14:paraId="7B578398" w14:textId="67231E1B" w:rsidR="00CC09E6" w:rsidRDefault="00CC09E6">
      <w:pPr>
        <w:pStyle w:val="CommentText"/>
      </w:pPr>
      <w:r>
        <w:rPr>
          <w:rStyle w:val="CommentReference"/>
        </w:rPr>
        <w:annotationRef/>
      </w:r>
      <w:r>
        <w:t>pval</w:t>
      </w:r>
    </w:p>
  </w:comment>
  <w:comment w:id="107" w:author="Microsoft Office User" w:date="2017-07-17T16:59:00Z" w:initials="Office">
    <w:p w14:paraId="7598685D" w14:textId="4A736CF7" w:rsidR="00CC09E6" w:rsidRDefault="00CC09E6">
      <w:pPr>
        <w:pStyle w:val="CommentText"/>
      </w:pPr>
      <w:r>
        <w:rPr>
          <w:rStyle w:val="CommentReference"/>
        </w:rPr>
        <w:annotationRef/>
      </w:r>
      <w:r>
        <w:t>pval</w:t>
      </w:r>
    </w:p>
  </w:comment>
  <w:comment w:id="108"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9"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10"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111" w:author="Dave Bridges" w:date="2017-08-10T17:13:00Z" w:initials="DB">
    <w:p w14:paraId="770131B3" w14:textId="3F8EE51D" w:rsidR="00EE515D" w:rsidRDefault="00EE515D">
      <w:pPr>
        <w:pStyle w:val="CommentText"/>
      </w:pPr>
      <w:r>
        <w:rPr>
          <w:rStyle w:val="CommentReference"/>
        </w:rPr>
        <w:annotationRef/>
      </w:r>
      <w:r>
        <w:t>Lets start without it, and then re-evaluate it once everything is together.</w:t>
      </w:r>
    </w:p>
  </w:comment>
  <w:comment w:id="112" w:author="Microsoft Office User" w:date="2017-07-13T16:00:00Z" w:initials="Office">
    <w:p w14:paraId="5C99A5C3" w14:textId="78CB0225" w:rsidR="00CC09E6" w:rsidRDefault="00CC09E6">
      <w:pPr>
        <w:pStyle w:val="CommentText"/>
      </w:pPr>
      <w:r>
        <w:rPr>
          <w:rStyle w:val="CommentReference"/>
        </w:rPr>
        <w:annotationRef/>
      </w:r>
      <w:r>
        <w:t>cite</w:t>
      </w:r>
    </w:p>
  </w:comment>
  <w:comment w:id="116"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22"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29"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3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3"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35" w:author="Dave Bridges" w:date="2017-07-31T18:08:00Z" w:initials="DB">
    <w:p w14:paraId="34E9432C" w14:textId="0E4C6A1E" w:rsidR="00CC09E6" w:rsidRDefault="00CC09E6">
      <w:pPr>
        <w:pStyle w:val="CommentText"/>
      </w:pPr>
      <w:r>
        <w:rPr>
          <w:rStyle w:val="CommentReference"/>
        </w:rPr>
        <w:annotationRef/>
      </w:r>
      <w:r>
        <w:t>add</w:t>
      </w:r>
    </w:p>
  </w:comment>
  <w:comment w:id="140"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41" w:author="Dave Bridges" w:date="2017-07-31T18:08:00Z" w:initials="DB">
    <w:p w14:paraId="4E3089B1" w14:textId="405C6DB3" w:rsidR="00CC09E6" w:rsidRDefault="00CC09E6">
      <w:pPr>
        <w:pStyle w:val="CommentText"/>
      </w:pPr>
      <w:r>
        <w:rPr>
          <w:rStyle w:val="CommentReference"/>
        </w:rPr>
        <w:annotationRef/>
      </w:r>
      <w:r>
        <w:t>add</w:t>
      </w:r>
    </w:p>
  </w:comment>
  <w:comment w:id="155" w:author="Dave Bridges" w:date="2017-07-31T18:08:00Z" w:initials="DB">
    <w:p w14:paraId="522A148C" w14:textId="77777777" w:rsidR="00CC09E6" w:rsidRDefault="00CC09E6" w:rsidP="00001E0D">
      <w:pPr>
        <w:pStyle w:val="CommentText"/>
      </w:pPr>
      <w:r>
        <w:rPr>
          <w:rStyle w:val="CommentReference"/>
        </w:rPr>
        <w:annotationRef/>
      </w:r>
      <w:r>
        <w:t>add</w:t>
      </w:r>
    </w:p>
  </w:comment>
  <w:comment w:id="158" w:author="Dave Bridges" w:date="2017-07-31T18:08:00Z" w:initials="DB">
    <w:p w14:paraId="5FA44D41" w14:textId="77777777" w:rsidR="00CC09E6" w:rsidRDefault="00CC09E6" w:rsidP="00001E0D">
      <w:pPr>
        <w:pStyle w:val="CommentText"/>
      </w:pPr>
      <w:r>
        <w:rPr>
          <w:rStyle w:val="CommentReference"/>
        </w:rPr>
        <w:annotationRef/>
      </w:r>
      <w:r>
        <w:t>add</w:t>
      </w:r>
    </w:p>
  </w:comment>
  <w:comment w:id="161" w:author="Dave Bridges" w:date="2017-07-31T18:08:00Z" w:initials="DB">
    <w:p w14:paraId="07C1824F" w14:textId="77777777" w:rsidR="00CC09E6" w:rsidRDefault="00CC09E6" w:rsidP="00001E0D">
      <w:pPr>
        <w:pStyle w:val="CommentText"/>
      </w:pPr>
      <w:r>
        <w:rPr>
          <w:rStyle w:val="CommentReference"/>
        </w:rPr>
        <w:annotationRef/>
      </w:r>
      <w:r>
        <w:t>add</w:t>
      </w:r>
    </w:p>
  </w:comment>
  <w:comment w:id="167" w:author="Dave Bridges" w:date="2017-07-31T18:08:00Z" w:initials="DB">
    <w:p w14:paraId="09A40229" w14:textId="77777777" w:rsidR="00CC09E6" w:rsidRDefault="00CC09E6" w:rsidP="00001E0D">
      <w:pPr>
        <w:pStyle w:val="CommentText"/>
      </w:pPr>
      <w:r>
        <w:rPr>
          <w:rStyle w:val="CommentReference"/>
        </w:rPr>
        <w:annotationRef/>
      </w:r>
      <w:r>
        <w:t>add</w:t>
      </w:r>
    </w:p>
  </w:comment>
  <w:comment w:id="168" w:author="Dave Bridges" w:date="2017-07-31T18:08:00Z" w:initials="DB">
    <w:p w14:paraId="6289E385" w14:textId="77777777" w:rsidR="00CC09E6" w:rsidRDefault="00CC09E6" w:rsidP="00001E0D">
      <w:pPr>
        <w:pStyle w:val="CommentText"/>
      </w:pPr>
      <w:r>
        <w:rPr>
          <w:rStyle w:val="CommentReference"/>
        </w:rPr>
        <w:annotationRef/>
      </w:r>
      <w:r>
        <w:t>add</w:t>
      </w:r>
    </w:p>
  </w:comment>
  <w:comment w:id="173"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181"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83" w:author="Dave Bridges" w:date="2017-07-31T18:08:00Z" w:initials="DB">
    <w:p w14:paraId="0BDADE3E" w14:textId="77777777" w:rsidR="00CC09E6" w:rsidRDefault="00CC09E6" w:rsidP="00001E0D">
      <w:pPr>
        <w:pStyle w:val="CommentText"/>
      </w:pPr>
      <w:r>
        <w:rPr>
          <w:rStyle w:val="CommentReference"/>
        </w:rPr>
        <w:annotationRef/>
      </w:r>
      <w:r>
        <w:t>add</w:t>
      </w:r>
    </w:p>
  </w:comment>
  <w:comment w:id="188"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89"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91"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90"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92"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93"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94"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95"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200"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202"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217" w:author="Microsoft Office User" w:date="2017-08-09T11:24:00Z" w:initials="Office">
    <w:p w14:paraId="78B4B89C" w14:textId="554273A3" w:rsidR="000F4220" w:rsidRDefault="000F4220">
      <w:pPr>
        <w:pStyle w:val="CommentText"/>
      </w:pPr>
      <w:r>
        <w:rPr>
          <w:rStyle w:val="CommentReference"/>
        </w:rPr>
        <w:annotationRef/>
      </w:r>
      <w:r>
        <w:t>cite</w:t>
      </w:r>
    </w:p>
  </w:comment>
  <w:comment w:id="236"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37"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238"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46"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62"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39C0F53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8</TotalTime>
  <Pages>13</Pages>
  <Words>32863</Words>
  <Characters>187320</Characters>
  <Application>Microsoft Macintosh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7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55</cp:revision>
  <dcterms:created xsi:type="dcterms:W3CDTF">2016-09-21T15:11:00Z</dcterms:created>
  <dcterms:modified xsi:type="dcterms:W3CDTF">2017-08-1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